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C995E5" w14:textId="77777777" w:rsidR="00D30961" w:rsidRPr="00341804" w:rsidRDefault="00647652" w:rsidP="004C4D00">
      <w:pPr>
        <w:rPr>
          <w:b/>
          <w:bCs/>
          <w:lang w:val="en-US"/>
        </w:rPr>
      </w:pPr>
      <w:r w:rsidRPr="00341804">
        <w:rPr>
          <w:b/>
          <w:bCs/>
          <w:lang w:val="en-US"/>
        </w:rPr>
        <w:t xml:space="preserve">Point-by-point response to the editor's and reviewers' comments </w:t>
      </w:r>
    </w:p>
    <w:p w14:paraId="592DDA06" w14:textId="6306C53D" w:rsidR="00647652" w:rsidRPr="00341804" w:rsidRDefault="00647652" w:rsidP="004C4D00">
      <w:pPr>
        <w:rPr>
          <w:b/>
          <w:bCs/>
          <w:lang w:val="en-US"/>
        </w:rPr>
      </w:pPr>
      <w:r w:rsidRPr="00341804">
        <w:rPr>
          <w:b/>
          <w:bCs/>
          <w:lang w:val="en-US"/>
        </w:rPr>
        <w:t xml:space="preserve">Revised manuscript </w:t>
      </w:r>
      <w:r w:rsidR="004C4D00" w:rsidRPr="00341804">
        <w:rPr>
          <w:b/>
          <w:bCs/>
          <w:lang w:val="en-US"/>
        </w:rPr>
        <w:t>62811</w:t>
      </w:r>
      <w:r w:rsidRPr="00341804">
        <w:rPr>
          <w:b/>
          <w:bCs/>
          <w:lang w:val="en-US"/>
        </w:rPr>
        <w:t xml:space="preserve">, </w:t>
      </w:r>
      <w:proofErr w:type="spellStart"/>
      <w:r w:rsidR="004C4D00" w:rsidRPr="00341804">
        <w:rPr>
          <w:b/>
          <w:bCs/>
          <w:lang w:val="en-US"/>
        </w:rPr>
        <w:t>Stritzke</w:t>
      </w:r>
      <w:proofErr w:type="spellEnd"/>
      <w:r w:rsidRPr="00341804">
        <w:rPr>
          <w:b/>
          <w:bCs/>
          <w:lang w:val="en-US"/>
        </w:rPr>
        <w:t xml:space="preserve"> et al.</w:t>
      </w:r>
    </w:p>
    <w:p w14:paraId="4F11FB89" w14:textId="77777777" w:rsidR="00647652" w:rsidRPr="00341804" w:rsidRDefault="00647652" w:rsidP="00647652">
      <w:pPr>
        <w:rPr>
          <w:lang w:val="en-US"/>
        </w:rPr>
      </w:pPr>
    </w:p>
    <w:p w14:paraId="7FEB8B0F" w14:textId="7A69DDD2" w:rsidR="00647652" w:rsidRPr="00341804" w:rsidRDefault="00647652" w:rsidP="00647652">
      <w:pPr>
        <w:rPr>
          <w:lang w:val="en-US"/>
        </w:rPr>
      </w:pPr>
      <w:r w:rsidRPr="00341804">
        <w:rPr>
          <w:lang w:val="en-US"/>
        </w:rPr>
        <w:t xml:space="preserve">We thank the editor and reviewers for their helpful comments on our manuscript. All comments are addressed in detail below. Changes in the revised manuscript </w:t>
      </w:r>
      <w:r w:rsidR="00213442" w:rsidRPr="00341804">
        <w:rPr>
          <w:lang w:val="en-US"/>
        </w:rPr>
        <w:t>can be tracked</w:t>
      </w:r>
      <w:r w:rsidRPr="00341804">
        <w:rPr>
          <w:lang w:val="en-US"/>
        </w:rPr>
        <w:t>.</w:t>
      </w:r>
    </w:p>
    <w:p w14:paraId="0A42CBEB" w14:textId="39DF63B6" w:rsidR="00647652" w:rsidRPr="00341804" w:rsidRDefault="00647652" w:rsidP="00647652">
      <w:pPr>
        <w:rPr>
          <w:lang w:val="en-US"/>
        </w:rPr>
      </w:pPr>
    </w:p>
    <w:p w14:paraId="4A010233" w14:textId="77777777" w:rsidR="00213442" w:rsidRPr="00341804" w:rsidRDefault="00213442" w:rsidP="00647652">
      <w:pPr>
        <w:rPr>
          <w:lang w:val="en-US"/>
        </w:rPr>
      </w:pPr>
    </w:p>
    <w:p w14:paraId="53F2494B" w14:textId="6B45BFA4" w:rsidR="003D60EC" w:rsidRPr="00341804" w:rsidRDefault="00647652" w:rsidP="00647652">
      <w:pPr>
        <w:rPr>
          <w:b/>
          <w:bCs/>
          <w:u w:val="single"/>
          <w:lang w:val="en-US"/>
        </w:rPr>
      </w:pPr>
      <w:r w:rsidRPr="00341804">
        <w:rPr>
          <w:b/>
          <w:bCs/>
          <w:u w:val="single"/>
          <w:lang w:val="en-US"/>
        </w:rPr>
        <w:t>Editor:</w:t>
      </w:r>
    </w:p>
    <w:p w14:paraId="6DD5E0C0" w14:textId="411C0E6D" w:rsidR="00647652" w:rsidRPr="00341804" w:rsidRDefault="00647652" w:rsidP="00647652">
      <w:pPr>
        <w:rPr>
          <w:lang w:val="en-US"/>
        </w:rPr>
      </w:pPr>
    </w:p>
    <w:p w14:paraId="3E39E85B" w14:textId="77777777" w:rsidR="0060245D" w:rsidRPr="00341804" w:rsidRDefault="0060245D" w:rsidP="0060245D">
      <w:pPr>
        <w:rPr>
          <w:i/>
          <w:iCs/>
          <w:lang w:val="en-US"/>
        </w:rPr>
      </w:pPr>
      <w:r w:rsidRPr="00341804">
        <w:rPr>
          <w:i/>
          <w:iCs/>
          <w:lang w:val="en-US"/>
        </w:rPr>
        <w:t>Changes to be made by the Author(s):</w:t>
      </w:r>
      <w:r w:rsidRPr="00341804">
        <w:rPr>
          <w:i/>
          <w:iCs/>
          <w:lang w:val="en-US"/>
        </w:rPr>
        <w:br/>
        <w:t>1. Please take this opportunity to thoroughly proofread the manuscript to ensure that there are no spelling or grammar issues.</w:t>
      </w:r>
    </w:p>
    <w:p w14:paraId="0A13FACF" w14:textId="77777777" w:rsidR="00946D0E" w:rsidRPr="00341804" w:rsidRDefault="00946D0E" w:rsidP="001514F8">
      <w:pPr>
        <w:rPr>
          <w:i/>
          <w:iCs/>
          <w:lang w:val="en-US"/>
        </w:rPr>
      </w:pPr>
    </w:p>
    <w:p w14:paraId="25AE2B20" w14:textId="46A66AA1" w:rsidR="00946D0E" w:rsidRPr="00341804" w:rsidRDefault="00BD6444" w:rsidP="00750AA8">
      <w:pPr>
        <w:ind w:firstLine="708"/>
        <w:rPr>
          <w:lang w:val="en-US"/>
        </w:rPr>
      </w:pPr>
      <w:r w:rsidRPr="00341804">
        <w:rPr>
          <w:lang w:val="en-US"/>
        </w:rPr>
        <w:t xml:space="preserve">We took the time to thoroughly </w:t>
      </w:r>
      <w:r w:rsidR="000875FF" w:rsidRPr="00341804">
        <w:rPr>
          <w:lang w:val="en-US"/>
        </w:rPr>
        <w:t>improve</w:t>
      </w:r>
      <w:r w:rsidRPr="00341804">
        <w:rPr>
          <w:lang w:val="en-US"/>
        </w:rPr>
        <w:t xml:space="preserve"> </w:t>
      </w:r>
      <w:r w:rsidR="00A92D3C" w:rsidRPr="00341804">
        <w:rPr>
          <w:lang w:val="en-US"/>
        </w:rPr>
        <w:t>spelling and grammar</w:t>
      </w:r>
      <w:r w:rsidRPr="00341804">
        <w:rPr>
          <w:lang w:val="en-US"/>
        </w:rPr>
        <w:t xml:space="preserve">. </w:t>
      </w:r>
    </w:p>
    <w:p w14:paraId="0B87B279" w14:textId="3B898488" w:rsidR="001514F8" w:rsidRPr="00341804" w:rsidRDefault="0060245D" w:rsidP="001514F8">
      <w:pPr>
        <w:rPr>
          <w:i/>
          <w:iCs/>
          <w:lang w:val="en-US"/>
        </w:rPr>
      </w:pPr>
      <w:r w:rsidRPr="00341804">
        <w:rPr>
          <w:i/>
          <w:iCs/>
          <w:lang w:val="en-US"/>
        </w:rPr>
        <w:br/>
        <w:t>2. Please revise the text to avoid the use of any personal pronouns (e.g., "we", "you", "our" etc.).</w:t>
      </w:r>
    </w:p>
    <w:p w14:paraId="5FC9205C" w14:textId="77777777" w:rsidR="001514F8" w:rsidRPr="00341804" w:rsidRDefault="001514F8" w:rsidP="0060245D">
      <w:pPr>
        <w:rPr>
          <w:lang w:val="en-US"/>
        </w:rPr>
      </w:pPr>
    </w:p>
    <w:p w14:paraId="5ED5D8B3" w14:textId="6647C553" w:rsidR="0060245D" w:rsidRPr="00341804" w:rsidRDefault="001514F8" w:rsidP="00750AA8">
      <w:pPr>
        <w:ind w:firstLine="708"/>
        <w:rPr>
          <w:lang w:val="en-US"/>
        </w:rPr>
      </w:pPr>
      <w:r w:rsidRPr="00341804">
        <w:rPr>
          <w:lang w:val="en-US"/>
        </w:rPr>
        <w:t>The manuscript has</w:t>
      </w:r>
      <w:r w:rsidR="004C4D00" w:rsidRPr="00341804">
        <w:rPr>
          <w:lang w:val="en-US"/>
        </w:rPr>
        <w:t xml:space="preserve"> now</w:t>
      </w:r>
      <w:r w:rsidRPr="00341804">
        <w:rPr>
          <w:lang w:val="en-US"/>
        </w:rPr>
        <w:t xml:space="preserve"> been adapted to avoid the use of personal pronouns.</w:t>
      </w:r>
    </w:p>
    <w:p w14:paraId="7DD5C117" w14:textId="77777777" w:rsidR="001514F8" w:rsidRPr="00341804" w:rsidRDefault="0060245D" w:rsidP="0060245D">
      <w:pPr>
        <w:rPr>
          <w:i/>
          <w:iCs/>
          <w:lang w:val="en-US"/>
        </w:rPr>
      </w:pPr>
      <w:r w:rsidRPr="00341804">
        <w:rPr>
          <w:i/>
          <w:iCs/>
          <w:lang w:val="en-US"/>
        </w:rPr>
        <w:br/>
        <w:t xml:space="preserve">3. </w:t>
      </w:r>
      <w:proofErr w:type="spellStart"/>
      <w:r w:rsidRPr="00341804">
        <w:rPr>
          <w:i/>
          <w:iCs/>
          <w:lang w:val="en-US"/>
        </w:rPr>
        <w:t>JoVE</w:t>
      </w:r>
      <w:proofErr w:type="spellEnd"/>
      <w:r w:rsidRPr="00341804">
        <w:rPr>
          <w:i/>
          <w:iCs/>
          <w:lang w:val="en-US"/>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w:t>
      </w:r>
      <w:r w:rsidRPr="00341804">
        <w:rPr>
          <w:i/>
          <w:iCs/>
          <w:lang w:val="en-US"/>
        </w:rPr>
        <w:br/>
        <w:t xml:space="preserve">For example: Eppendorf, falcon, </w:t>
      </w:r>
      <w:proofErr w:type="spellStart"/>
      <w:r w:rsidRPr="00341804">
        <w:rPr>
          <w:i/>
          <w:iCs/>
          <w:lang w:val="en-US"/>
        </w:rPr>
        <w:t>etc</w:t>
      </w:r>
      <w:proofErr w:type="spellEnd"/>
    </w:p>
    <w:p w14:paraId="799BD240" w14:textId="77777777" w:rsidR="001514F8" w:rsidRPr="00341804" w:rsidRDefault="001514F8" w:rsidP="0060245D">
      <w:pPr>
        <w:rPr>
          <w:i/>
          <w:iCs/>
          <w:lang w:val="en-US"/>
        </w:rPr>
      </w:pPr>
    </w:p>
    <w:p w14:paraId="7C8FB9F5" w14:textId="1B5B4328" w:rsidR="001514F8" w:rsidRPr="00341804" w:rsidRDefault="00A92D3C" w:rsidP="00750AA8">
      <w:pPr>
        <w:ind w:firstLine="708"/>
        <w:rPr>
          <w:lang w:val="en-US"/>
        </w:rPr>
      </w:pPr>
      <w:r w:rsidRPr="00341804">
        <w:rPr>
          <w:lang w:val="en-US"/>
        </w:rPr>
        <w:t>T</w:t>
      </w:r>
      <w:r w:rsidR="001514F8" w:rsidRPr="00341804">
        <w:rPr>
          <w:lang w:val="en-US"/>
        </w:rPr>
        <w:t>he manuscript has been adapted to exclude commercial language.</w:t>
      </w:r>
    </w:p>
    <w:p w14:paraId="4C9FC70A" w14:textId="77777777" w:rsidR="0013795A" w:rsidRPr="00341804" w:rsidRDefault="0060245D" w:rsidP="0060245D">
      <w:pPr>
        <w:rPr>
          <w:i/>
          <w:iCs/>
          <w:lang w:val="en-US"/>
        </w:rPr>
      </w:pPr>
      <w:r w:rsidRPr="00341804">
        <w:rPr>
          <w:i/>
          <w:iCs/>
          <w:lang w:val="en-US"/>
        </w:rPr>
        <w:br/>
        <w:t>4. Please include an ethics statement before your numbered protocol steps, indicating that the protocol follows the animal care guidelines of your institution.</w:t>
      </w:r>
    </w:p>
    <w:p w14:paraId="275CD97A" w14:textId="77777777" w:rsidR="0013795A" w:rsidRPr="00341804" w:rsidRDefault="0013795A" w:rsidP="0060245D">
      <w:pPr>
        <w:rPr>
          <w:i/>
          <w:iCs/>
          <w:lang w:val="en-US"/>
        </w:rPr>
      </w:pPr>
    </w:p>
    <w:p w14:paraId="6E75BDFB" w14:textId="68497D35" w:rsidR="0013795A" w:rsidRPr="00341804" w:rsidRDefault="0013795A" w:rsidP="00750AA8">
      <w:pPr>
        <w:ind w:firstLine="708"/>
        <w:rPr>
          <w:lang w:val="en-US"/>
        </w:rPr>
      </w:pPr>
      <w:r w:rsidRPr="00341804">
        <w:rPr>
          <w:lang w:val="en-US"/>
        </w:rPr>
        <w:t xml:space="preserve">An ethics statement has been added </w:t>
      </w:r>
      <w:r w:rsidR="00D30961" w:rsidRPr="00341804">
        <w:rPr>
          <w:lang w:val="en-US"/>
        </w:rPr>
        <w:t xml:space="preserve">before </w:t>
      </w:r>
      <w:r w:rsidRPr="00341804">
        <w:rPr>
          <w:lang w:val="en-US"/>
        </w:rPr>
        <w:t xml:space="preserve">the steps of the protocol that affect living animals. </w:t>
      </w:r>
      <w:r w:rsidR="00A92D3C" w:rsidRPr="00341804">
        <w:rPr>
          <w:lang w:val="en-US"/>
        </w:rPr>
        <w:t>During the whole protocol we strictly comply with the guidelines of our institution and with local regulation by the “</w:t>
      </w:r>
      <w:proofErr w:type="spellStart"/>
      <w:r w:rsidR="00A92D3C" w:rsidRPr="00341804">
        <w:rPr>
          <w:lang w:val="en-US"/>
        </w:rPr>
        <w:t>Regierung</w:t>
      </w:r>
      <w:proofErr w:type="spellEnd"/>
      <w:r w:rsidR="00A92D3C" w:rsidRPr="00341804">
        <w:rPr>
          <w:lang w:val="en-US"/>
        </w:rPr>
        <w:t xml:space="preserve"> von </w:t>
      </w:r>
      <w:proofErr w:type="spellStart"/>
      <w:r w:rsidR="00A92D3C" w:rsidRPr="00341804">
        <w:rPr>
          <w:lang w:val="en-US"/>
        </w:rPr>
        <w:t>Oberbayern</w:t>
      </w:r>
      <w:proofErr w:type="spellEnd"/>
      <w:r w:rsidR="00A92D3C" w:rsidRPr="00341804">
        <w:rPr>
          <w:lang w:val="en-US"/>
        </w:rPr>
        <w:t>”.</w:t>
      </w:r>
    </w:p>
    <w:p w14:paraId="5CA756BF" w14:textId="77777777" w:rsidR="0013795A" w:rsidRPr="00341804" w:rsidRDefault="0060245D" w:rsidP="0060245D">
      <w:pPr>
        <w:rPr>
          <w:i/>
          <w:iCs/>
          <w:lang w:val="en-US"/>
        </w:rPr>
      </w:pPr>
      <w:r w:rsidRPr="00341804">
        <w:rPr>
          <w:i/>
          <w:iCs/>
          <w:lang w:val="en-US"/>
        </w:rPr>
        <w:br/>
        <w:t>5. 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However, notes should be concise and used sparingly. Please include all safety procedures and use of hoods, etc.</w:t>
      </w:r>
    </w:p>
    <w:p w14:paraId="18C2D24B" w14:textId="77777777" w:rsidR="0013795A" w:rsidRPr="00341804" w:rsidRDefault="0013795A" w:rsidP="0060245D">
      <w:pPr>
        <w:rPr>
          <w:i/>
          <w:iCs/>
          <w:lang w:val="en-US"/>
        </w:rPr>
      </w:pPr>
    </w:p>
    <w:p w14:paraId="73E063DC" w14:textId="030A3274" w:rsidR="0013795A" w:rsidRPr="00341804" w:rsidRDefault="00A92D3C" w:rsidP="00750AA8">
      <w:pPr>
        <w:ind w:firstLine="708"/>
        <w:rPr>
          <w:lang w:val="en-US"/>
        </w:rPr>
      </w:pPr>
      <w:r w:rsidRPr="00341804">
        <w:rPr>
          <w:lang w:val="en-US"/>
        </w:rPr>
        <w:t>T</w:t>
      </w:r>
      <w:r w:rsidR="001F0BCB" w:rsidRPr="00341804">
        <w:rPr>
          <w:lang w:val="en-US"/>
        </w:rPr>
        <w:t>he protocol has been adapted to use the imperative tense</w:t>
      </w:r>
      <w:r w:rsidR="00D30961" w:rsidRPr="00341804">
        <w:rPr>
          <w:lang w:val="en-US"/>
        </w:rPr>
        <w:t xml:space="preserve"> consistently</w:t>
      </w:r>
      <w:r w:rsidR="001F0BCB" w:rsidRPr="00341804">
        <w:rPr>
          <w:lang w:val="en-US"/>
        </w:rPr>
        <w:t xml:space="preserve">. </w:t>
      </w:r>
      <w:r w:rsidRPr="00341804">
        <w:rPr>
          <w:lang w:val="en-US"/>
        </w:rPr>
        <w:t>Further</w:t>
      </w:r>
      <w:r w:rsidR="00D06102" w:rsidRPr="00341804">
        <w:rPr>
          <w:lang w:val="en-US"/>
        </w:rPr>
        <w:t>more</w:t>
      </w:r>
      <w:r w:rsidRPr="00341804">
        <w:rPr>
          <w:lang w:val="en-US"/>
        </w:rPr>
        <w:t>, t</w:t>
      </w:r>
      <w:r w:rsidR="006C328C" w:rsidRPr="00341804">
        <w:rPr>
          <w:lang w:val="en-US"/>
        </w:rPr>
        <w:t xml:space="preserve">he </w:t>
      </w:r>
      <w:r w:rsidR="00BD6444" w:rsidRPr="00341804">
        <w:rPr>
          <w:lang w:val="en-US"/>
        </w:rPr>
        <w:t>recommendation</w:t>
      </w:r>
      <w:r w:rsidR="006C328C" w:rsidRPr="00341804">
        <w:rPr>
          <w:lang w:val="en-US"/>
        </w:rPr>
        <w:t xml:space="preserve"> </w:t>
      </w:r>
      <w:r w:rsidR="001F0BCB" w:rsidRPr="00341804">
        <w:rPr>
          <w:lang w:val="en-US"/>
        </w:rPr>
        <w:t xml:space="preserve">to use a cell culture hood </w:t>
      </w:r>
      <w:r w:rsidR="00946D0E" w:rsidRPr="00341804">
        <w:rPr>
          <w:lang w:val="en-US"/>
        </w:rPr>
        <w:t>has been included</w:t>
      </w:r>
      <w:r w:rsidR="001F0BCB" w:rsidRPr="00341804">
        <w:rPr>
          <w:lang w:val="en-US"/>
        </w:rPr>
        <w:t xml:space="preserve"> </w:t>
      </w:r>
      <w:r w:rsidR="00D30961" w:rsidRPr="00341804">
        <w:rPr>
          <w:lang w:val="en-US"/>
        </w:rPr>
        <w:t>before</w:t>
      </w:r>
      <w:r w:rsidR="001F0BCB" w:rsidRPr="00341804">
        <w:rPr>
          <w:lang w:val="en-US"/>
        </w:rPr>
        <w:t xml:space="preserve"> the steps </w:t>
      </w:r>
      <w:r w:rsidR="00D06102" w:rsidRPr="00341804">
        <w:rPr>
          <w:lang w:val="en-US"/>
        </w:rPr>
        <w:t xml:space="preserve">describing </w:t>
      </w:r>
      <w:r w:rsidR="001F0BCB" w:rsidRPr="00341804">
        <w:rPr>
          <w:lang w:val="en-US"/>
        </w:rPr>
        <w:t>EV</w:t>
      </w:r>
      <w:r w:rsidR="00D30961" w:rsidRPr="00341804">
        <w:rPr>
          <w:lang w:val="en-US"/>
        </w:rPr>
        <w:t xml:space="preserve"> </w:t>
      </w:r>
      <w:r w:rsidR="001F0BCB" w:rsidRPr="00341804">
        <w:rPr>
          <w:lang w:val="en-US"/>
        </w:rPr>
        <w:t xml:space="preserve">isolation. </w:t>
      </w:r>
    </w:p>
    <w:p w14:paraId="36BBC195" w14:textId="72D0751F" w:rsidR="00600789" w:rsidRPr="00341804" w:rsidRDefault="0060245D" w:rsidP="0060245D">
      <w:pPr>
        <w:rPr>
          <w:i/>
          <w:iCs/>
          <w:lang w:val="en-US"/>
        </w:rPr>
      </w:pPr>
      <w:r w:rsidRPr="00341804">
        <w:rPr>
          <w:i/>
          <w:iCs/>
          <w:lang w:val="en-US"/>
        </w:rPr>
        <w:lastRenderedPageBreak/>
        <w:br/>
        <w:t>6. Please add more details to your protocol steps. Please ensure you answer the “how” question, i.e., how is the step performed? Alternatively, add references to published material specifying how to perform the protocol action.</w:t>
      </w:r>
    </w:p>
    <w:p w14:paraId="41788CD7" w14:textId="77777777" w:rsidR="00600789" w:rsidRPr="00341804" w:rsidRDefault="00600789" w:rsidP="0060245D">
      <w:pPr>
        <w:rPr>
          <w:i/>
          <w:iCs/>
          <w:lang w:val="en-US"/>
        </w:rPr>
      </w:pPr>
    </w:p>
    <w:p w14:paraId="22364534" w14:textId="2E523281" w:rsidR="00BD6444" w:rsidRPr="00341804" w:rsidRDefault="00750AA8" w:rsidP="00750AA8">
      <w:pPr>
        <w:ind w:firstLine="708"/>
        <w:rPr>
          <w:lang w:val="en-US"/>
        </w:rPr>
      </w:pPr>
      <w:r w:rsidRPr="00341804">
        <w:rPr>
          <w:lang w:val="en-US"/>
        </w:rPr>
        <w:t xml:space="preserve">With </w:t>
      </w:r>
      <w:r w:rsidR="006F66F2" w:rsidRPr="00341804">
        <w:rPr>
          <w:lang w:val="en-US"/>
        </w:rPr>
        <w:t>the recent amendments,</w:t>
      </w:r>
      <w:r w:rsidR="00BD6444" w:rsidRPr="00341804">
        <w:rPr>
          <w:lang w:val="en-US"/>
        </w:rPr>
        <w:t xml:space="preserve"> the steps of resuspending the EV pellet and analyzing flow cytometry data </w:t>
      </w:r>
      <w:r w:rsidR="00D06102" w:rsidRPr="00341804">
        <w:rPr>
          <w:lang w:val="en-US"/>
        </w:rPr>
        <w:t>are now</w:t>
      </w:r>
      <w:r w:rsidR="00BD6444" w:rsidRPr="00341804">
        <w:rPr>
          <w:lang w:val="en-US"/>
        </w:rPr>
        <w:t xml:space="preserve"> </w:t>
      </w:r>
      <w:r w:rsidR="00D06102" w:rsidRPr="00341804">
        <w:rPr>
          <w:lang w:val="en-US"/>
        </w:rPr>
        <w:t xml:space="preserve">described in a </w:t>
      </w:r>
      <w:r w:rsidR="00BD6444" w:rsidRPr="00341804">
        <w:rPr>
          <w:lang w:val="en-US"/>
        </w:rPr>
        <w:t>more comprehensible</w:t>
      </w:r>
      <w:r w:rsidR="00D06102" w:rsidRPr="00341804">
        <w:rPr>
          <w:lang w:val="en-US"/>
        </w:rPr>
        <w:t xml:space="preserve"> way</w:t>
      </w:r>
      <w:r w:rsidR="00BD6444" w:rsidRPr="00341804">
        <w:rPr>
          <w:lang w:val="en-US"/>
        </w:rPr>
        <w:t xml:space="preserve">. </w:t>
      </w:r>
      <w:r w:rsidR="00265DE9" w:rsidRPr="00341804">
        <w:rPr>
          <w:lang w:val="en-US"/>
        </w:rPr>
        <w:t>For the analysis of cell viability and the hoc immunization</w:t>
      </w:r>
      <w:r w:rsidR="00D30961" w:rsidRPr="00341804">
        <w:rPr>
          <w:lang w:val="en-US"/>
        </w:rPr>
        <w:t>,</w:t>
      </w:r>
      <w:r w:rsidR="00265DE9" w:rsidRPr="00341804">
        <w:rPr>
          <w:lang w:val="en-US"/>
        </w:rPr>
        <w:t xml:space="preserve"> we have referenced publications describing these methods in detail</w:t>
      </w:r>
      <w:r w:rsidR="006F66F2" w:rsidRPr="00341804">
        <w:rPr>
          <w:lang w:val="en-US"/>
        </w:rPr>
        <w:t xml:space="preserve"> to </w:t>
      </w:r>
      <w:r w:rsidR="00D30961" w:rsidRPr="00341804">
        <w:rPr>
          <w:lang w:val="en-US"/>
        </w:rPr>
        <w:t>provide</w:t>
      </w:r>
      <w:r w:rsidR="000875FF" w:rsidRPr="00341804">
        <w:rPr>
          <w:lang w:val="en-US"/>
        </w:rPr>
        <w:t xml:space="preserve"> clarity</w:t>
      </w:r>
      <w:r w:rsidR="006F66F2" w:rsidRPr="00341804">
        <w:rPr>
          <w:lang w:val="en-US"/>
        </w:rPr>
        <w:t xml:space="preserve">. </w:t>
      </w:r>
    </w:p>
    <w:p w14:paraId="4876BA23" w14:textId="7FE22870" w:rsidR="00D727D1" w:rsidRPr="00341804" w:rsidRDefault="0060245D" w:rsidP="0060245D">
      <w:pPr>
        <w:rPr>
          <w:i/>
          <w:iCs/>
          <w:lang w:val="en-US"/>
        </w:rPr>
      </w:pPr>
      <w:r w:rsidRPr="00341804">
        <w:rPr>
          <w:i/>
          <w:iCs/>
          <w:lang w:val="en-US"/>
        </w:rPr>
        <w:br/>
        <w:t>7. Line 163: Is there any age/sex bias? Please specify.</w:t>
      </w:r>
    </w:p>
    <w:p w14:paraId="7298492D" w14:textId="77777777" w:rsidR="00D727D1" w:rsidRPr="00341804" w:rsidRDefault="00D727D1" w:rsidP="0060245D">
      <w:pPr>
        <w:rPr>
          <w:lang w:val="en-US"/>
        </w:rPr>
      </w:pPr>
    </w:p>
    <w:p w14:paraId="3CEFD5DE" w14:textId="16793614" w:rsidR="00D727D1" w:rsidRPr="00341804" w:rsidRDefault="00D727D1" w:rsidP="00750AA8">
      <w:pPr>
        <w:ind w:firstLine="708"/>
        <w:rPr>
          <w:lang w:val="en-US"/>
        </w:rPr>
      </w:pPr>
      <w:r w:rsidRPr="00341804">
        <w:rPr>
          <w:lang w:val="en-US"/>
        </w:rPr>
        <w:t>The experiments were only performed with female mice</w:t>
      </w:r>
      <w:r w:rsidR="00BD3E28" w:rsidRPr="00341804">
        <w:rPr>
          <w:lang w:val="en-US"/>
        </w:rPr>
        <w:t xml:space="preserve"> </w:t>
      </w:r>
      <w:r w:rsidR="00600789" w:rsidRPr="00341804">
        <w:rPr>
          <w:lang w:val="en-US"/>
        </w:rPr>
        <w:t xml:space="preserve">at the age of 6 – </w:t>
      </w:r>
      <w:r w:rsidR="00FE6BBE" w:rsidRPr="00341804">
        <w:rPr>
          <w:lang w:val="en-US"/>
        </w:rPr>
        <w:t>8</w:t>
      </w:r>
      <w:r w:rsidR="00600789" w:rsidRPr="00341804">
        <w:rPr>
          <w:lang w:val="en-US"/>
        </w:rPr>
        <w:t xml:space="preserve"> weeks. Therefore, we cannot account for any sex bias. </w:t>
      </w:r>
      <w:r w:rsidR="00D30961" w:rsidRPr="00341804">
        <w:rPr>
          <w:lang w:val="en-US"/>
        </w:rPr>
        <w:t xml:space="preserve">However, </w:t>
      </w:r>
      <w:r w:rsidR="00D06102" w:rsidRPr="00341804">
        <w:rPr>
          <w:lang w:val="en-US"/>
        </w:rPr>
        <w:t>immune-</w:t>
      </w:r>
      <w:r w:rsidR="002B07EB" w:rsidRPr="00341804">
        <w:rPr>
          <w:lang w:val="en-US"/>
        </w:rPr>
        <w:t>senescence in old mice</w:t>
      </w:r>
      <w:r w:rsidR="00D30961" w:rsidRPr="00341804">
        <w:rPr>
          <w:lang w:val="en-US"/>
        </w:rPr>
        <w:t xml:space="preserve"> </w:t>
      </w:r>
      <w:r w:rsidR="006F66F2" w:rsidRPr="00341804">
        <w:rPr>
          <w:lang w:val="en-US"/>
        </w:rPr>
        <w:t xml:space="preserve">reportedly </w:t>
      </w:r>
      <w:r w:rsidR="002B07EB" w:rsidRPr="00341804">
        <w:rPr>
          <w:lang w:val="en-US"/>
        </w:rPr>
        <w:t>impairs the cytotoxic T cell activation upon encounter of a novel antigen</w:t>
      </w:r>
      <w:r w:rsidR="002B07EB" w:rsidRPr="00341804">
        <w:rPr>
          <w:lang w:val="en-US"/>
        </w:rPr>
        <w:fldChar w:fldCharType="begin"/>
      </w:r>
      <w:r w:rsidR="004160F4" w:rsidRPr="00341804">
        <w:rPr>
          <w:lang w:val="en-US"/>
        </w:rPr>
        <w:instrText xml:space="preserve"> ADDIN EN.CITE &lt;EndNote&gt;&lt;Cite&gt;&lt;Author&gt;Kapasi&lt;/Author&gt;&lt;Year&gt;2002&lt;/Year&gt;&lt;RecNum&gt;680&lt;/RecNum&gt;&lt;DisplayText&gt;&lt;style face="superscript"&gt;1&lt;/style&gt;&lt;/DisplayText&gt;&lt;record&gt;&lt;rec-number&gt;680&lt;/rec-number&gt;&lt;foreign-keys&gt;&lt;key app="EN" db-id="0t5exvt2vdtadpe25xrx2s5sfd2e0zexfrxs" timestamp="1627234628" guid="50f64c99-7b35-4efc-816a-3a8a4ab0c4cb"&gt;680&lt;/key&gt;&lt;/foreign-keys&gt;&lt;ref-type name="Journal Article"&gt;17&lt;/ref-type&gt;&lt;contributors&gt;&lt;authors&gt;&lt;author&gt;Kapasi, Z. F.&lt;/author&gt;&lt;author&gt;Murali-Krishna, K.&lt;/author&gt;&lt;author&gt;McRae, M. L.&lt;/author&gt;&lt;author&gt;Ahmed, R.&lt;/author&gt;&lt;/authors&gt;&lt;/contributors&gt;&lt;auth-address&gt;Department of Rehabilitation Medicine, Division of Physical Therapy, Emory University School of Medicine, Atlanta, GA 30322, USA. zkapasi@emory.edu&lt;/auth-address&gt;&lt;titles&gt;&lt;title&gt;Defective generation but normal maintenance of memory T cells in old mice&lt;/title&gt;&lt;secondary-title&gt;European journal of immunology&lt;/secondary-title&gt;&lt;/titles&gt;&lt;periodical&gt;&lt;full-title&gt;European journal of immunology&lt;/full-title&gt;&lt;/periodical&gt;&lt;pages&gt;1567-73&lt;/pages&gt;&lt;volume&gt;32&lt;/volume&gt;&lt;number&gt;6&lt;/number&gt;&lt;edition&gt;2002/07/13&lt;/edition&gt;&lt;keywords&gt;&lt;keyword&gt;Aging/*immunology&lt;/keyword&gt;&lt;keyword&gt;Animals&lt;/keyword&gt;&lt;keyword&gt;Apoptosis&lt;/keyword&gt;&lt;keyword&gt;Female&lt;/keyword&gt;&lt;keyword&gt;*Immunologic Memory&lt;/keyword&gt;&lt;keyword&gt;Interferon-gamma/biosynthesis&lt;/keyword&gt;&lt;keyword&gt;Lymphocytic choriomeningitis virus/immunology&lt;/keyword&gt;&lt;keyword&gt;Mice&lt;/keyword&gt;&lt;keyword&gt;Mice, Inbred C57BL&lt;/keyword&gt;&lt;keyword&gt;T-Lymphocytes/*physiology&lt;/keyword&gt;&lt;/keywords&gt;&lt;dates&gt;&lt;year&gt;2002&lt;/year&gt;&lt;pub-dates&gt;&lt;date&gt;Jun&lt;/date&gt;&lt;/pub-dates&gt;&lt;/dates&gt;&lt;isbn&gt;0014-2980 (Print)&amp;#xD;0014-2980&lt;/isbn&gt;&lt;accession-num&gt;12115639&lt;/accession-num&gt;&lt;urls&gt;&lt;/urls&gt;&lt;electronic-resource-num&gt;10.1002/1521-4141(200206)32:6&amp;lt;1567::Aid-immu1567&amp;gt;3.0.Co;2-p&lt;/electronic-resource-num&gt;&lt;remote-database-provider&gt;NLM&lt;/remote-database-provider&gt;&lt;language&gt;eng&lt;/language&gt;&lt;/record&gt;&lt;/Cite&gt;&lt;/EndNote&gt;</w:instrText>
      </w:r>
      <w:r w:rsidR="002B07EB" w:rsidRPr="00341804">
        <w:rPr>
          <w:lang w:val="en-US"/>
        </w:rPr>
        <w:fldChar w:fldCharType="separate"/>
      </w:r>
      <w:r w:rsidR="002B07EB" w:rsidRPr="00341804">
        <w:rPr>
          <w:noProof/>
          <w:vertAlign w:val="superscript"/>
          <w:lang w:val="en-US"/>
        </w:rPr>
        <w:t>1</w:t>
      </w:r>
      <w:r w:rsidR="002B07EB" w:rsidRPr="00341804">
        <w:rPr>
          <w:lang w:val="en-US"/>
        </w:rPr>
        <w:fldChar w:fldCharType="end"/>
      </w:r>
      <w:r w:rsidR="002B07EB" w:rsidRPr="00341804">
        <w:rPr>
          <w:lang w:val="en-US"/>
        </w:rPr>
        <w:t xml:space="preserve">. </w:t>
      </w:r>
      <w:r w:rsidR="006F66F2" w:rsidRPr="00341804">
        <w:rPr>
          <w:lang w:val="en-US"/>
        </w:rPr>
        <w:t>When</w:t>
      </w:r>
      <w:r w:rsidR="00BD6444" w:rsidRPr="00341804">
        <w:rPr>
          <w:lang w:val="en-US"/>
        </w:rPr>
        <w:t xml:space="preserve"> using older mice, we would expect a similar effect in our setting. </w:t>
      </w:r>
      <w:r w:rsidR="00D06102" w:rsidRPr="00341804">
        <w:rPr>
          <w:lang w:val="en-US"/>
        </w:rPr>
        <w:t>This has been clarified in the revised manuscript.</w:t>
      </w:r>
    </w:p>
    <w:p w14:paraId="11B08FD3" w14:textId="573C3CA8" w:rsidR="00D727D1" w:rsidRPr="00341804" w:rsidRDefault="0060245D" w:rsidP="0060245D">
      <w:pPr>
        <w:rPr>
          <w:i/>
          <w:iCs/>
          <w:lang w:val="en-US"/>
        </w:rPr>
      </w:pPr>
      <w:r w:rsidRPr="00341804">
        <w:rPr>
          <w:i/>
          <w:iCs/>
          <w:lang w:val="en-US"/>
        </w:rPr>
        <w:br/>
        <w:t>8. Line 175-177: Please specify how the animals were euthanized.</w:t>
      </w:r>
    </w:p>
    <w:p w14:paraId="7DAA47B9" w14:textId="77777777" w:rsidR="00D727D1" w:rsidRPr="00341804" w:rsidRDefault="00D727D1" w:rsidP="0060245D">
      <w:pPr>
        <w:rPr>
          <w:i/>
          <w:iCs/>
          <w:lang w:val="en-US"/>
        </w:rPr>
      </w:pPr>
    </w:p>
    <w:p w14:paraId="5FE4B198" w14:textId="35E1FB87" w:rsidR="00D727D1" w:rsidRPr="00341804" w:rsidRDefault="00FF5FA6" w:rsidP="006F66F2">
      <w:pPr>
        <w:ind w:firstLine="708"/>
        <w:rPr>
          <w:lang w:val="en-US"/>
        </w:rPr>
      </w:pPr>
      <w:r w:rsidRPr="00341804">
        <w:rPr>
          <w:lang w:val="en-US"/>
        </w:rPr>
        <w:t>The</w:t>
      </w:r>
      <w:r w:rsidR="00D727D1" w:rsidRPr="00341804">
        <w:rPr>
          <w:lang w:val="en-US"/>
        </w:rPr>
        <w:t xml:space="preserve"> specification that mice were euthanized by cervical dislocation has been </w:t>
      </w:r>
      <w:r w:rsidRPr="00341804">
        <w:rPr>
          <w:lang w:val="en-US"/>
        </w:rPr>
        <w:t>added</w:t>
      </w:r>
      <w:r w:rsidR="00D727D1" w:rsidRPr="00341804">
        <w:rPr>
          <w:lang w:val="en-US"/>
        </w:rPr>
        <w:t xml:space="preserve">. </w:t>
      </w:r>
    </w:p>
    <w:p w14:paraId="3179DD7F" w14:textId="77777777" w:rsidR="006C328C" w:rsidRPr="00341804" w:rsidRDefault="0060245D" w:rsidP="0060245D">
      <w:pPr>
        <w:rPr>
          <w:i/>
          <w:iCs/>
          <w:lang w:val="en-US"/>
        </w:rPr>
      </w:pPr>
      <w:r w:rsidRPr="00341804">
        <w:rPr>
          <w:i/>
          <w:iCs/>
          <w:lang w:val="en-US"/>
        </w:rPr>
        <w:br/>
        <w:t>9. Please highlight up to 3 pages of the Protocol (including headings and spacing) that identifies the essential steps of the protocol for the video, i.e., the steps that should be visualized to tell the most cohesive story of the Protocol. Remember that non-highlighted Protocol steps will remain in the manuscript, and therefore will still be available to the reader.</w:t>
      </w:r>
    </w:p>
    <w:p w14:paraId="64F34B44" w14:textId="77777777" w:rsidR="006C328C" w:rsidRPr="00341804" w:rsidRDefault="006C328C" w:rsidP="0060245D">
      <w:pPr>
        <w:rPr>
          <w:i/>
          <w:iCs/>
          <w:lang w:val="en-US"/>
        </w:rPr>
      </w:pPr>
    </w:p>
    <w:p w14:paraId="38048144" w14:textId="2F0D894F" w:rsidR="006C328C" w:rsidRPr="00341804" w:rsidRDefault="00D06102" w:rsidP="00341804">
      <w:pPr>
        <w:ind w:firstLine="708"/>
        <w:rPr>
          <w:lang w:val="en-US"/>
        </w:rPr>
      </w:pPr>
      <w:r w:rsidRPr="00341804">
        <w:rPr>
          <w:lang w:val="en-US"/>
        </w:rPr>
        <w:t>To protocol is no longer than 3 pages. We deem all steps to be essential, and should therefore be included in the video.</w:t>
      </w:r>
    </w:p>
    <w:p w14:paraId="6CD0C502" w14:textId="77777777" w:rsidR="006C328C" w:rsidRPr="00341804" w:rsidRDefault="0060245D" w:rsidP="0060245D">
      <w:pPr>
        <w:rPr>
          <w:i/>
          <w:iCs/>
          <w:lang w:val="en-US"/>
        </w:rPr>
      </w:pPr>
      <w:r w:rsidRPr="00341804">
        <w:rPr>
          <w:i/>
          <w:iCs/>
          <w:lang w:val="en-US"/>
        </w:rPr>
        <w:br/>
        <w:t>10. Please provide detail discussion regarding the Figures in the Representative Results</w:t>
      </w:r>
    </w:p>
    <w:p w14:paraId="7407CC72" w14:textId="77777777" w:rsidR="006C328C" w:rsidRPr="00341804" w:rsidRDefault="006C328C" w:rsidP="0060245D">
      <w:pPr>
        <w:rPr>
          <w:i/>
          <w:iCs/>
          <w:lang w:val="en-US"/>
        </w:rPr>
      </w:pPr>
    </w:p>
    <w:p w14:paraId="7CFC5FEE" w14:textId="28AF9B1F" w:rsidR="006C328C" w:rsidRPr="00341804" w:rsidRDefault="006C328C" w:rsidP="00D06102">
      <w:pPr>
        <w:ind w:firstLine="708"/>
        <w:rPr>
          <w:lang w:val="en-US"/>
        </w:rPr>
      </w:pPr>
      <w:r w:rsidRPr="00341804">
        <w:rPr>
          <w:lang w:val="en-US"/>
        </w:rPr>
        <w:t xml:space="preserve">We </w:t>
      </w:r>
      <w:r w:rsidR="00D06102" w:rsidRPr="00341804">
        <w:rPr>
          <w:lang w:val="en-US"/>
        </w:rPr>
        <w:t xml:space="preserve">now included </w:t>
      </w:r>
      <w:r w:rsidR="00946D0E" w:rsidRPr="00341804">
        <w:rPr>
          <w:lang w:val="en-US"/>
        </w:rPr>
        <w:t>a</w:t>
      </w:r>
      <w:r w:rsidR="00D06102" w:rsidRPr="00341804">
        <w:rPr>
          <w:lang w:val="en-US"/>
        </w:rPr>
        <w:t xml:space="preserve"> more</w:t>
      </w:r>
      <w:r w:rsidR="00946D0E" w:rsidRPr="00341804">
        <w:rPr>
          <w:lang w:val="en-US"/>
        </w:rPr>
        <w:t xml:space="preserve"> </w:t>
      </w:r>
      <w:r w:rsidR="006F66F2" w:rsidRPr="00341804">
        <w:rPr>
          <w:lang w:val="en-US"/>
        </w:rPr>
        <w:t xml:space="preserve">detailed </w:t>
      </w:r>
      <w:r w:rsidR="00946D0E" w:rsidRPr="00341804">
        <w:rPr>
          <w:lang w:val="en-US"/>
        </w:rPr>
        <w:t xml:space="preserve">discussion </w:t>
      </w:r>
      <w:r w:rsidR="006F66F2" w:rsidRPr="00341804">
        <w:rPr>
          <w:lang w:val="en-US"/>
        </w:rPr>
        <w:t>regarding T cell activation and its antigen specificity in the updated</w:t>
      </w:r>
      <w:r w:rsidR="00946D0E" w:rsidRPr="00341804">
        <w:rPr>
          <w:lang w:val="en-US"/>
        </w:rPr>
        <w:t xml:space="preserve"> Representative Results</w:t>
      </w:r>
      <w:r w:rsidR="006F66F2" w:rsidRPr="00341804">
        <w:rPr>
          <w:lang w:val="en-US"/>
        </w:rPr>
        <w:t xml:space="preserve"> section</w:t>
      </w:r>
      <w:r w:rsidR="00946D0E" w:rsidRPr="00341804">
        <w:rPr>
          <w:lang w:val="en-US"/>
        </w:rPr>
        <w:t xml:space="preserve">. </w:t>
      </w:r>
    </w:p>
    <w:p w14:paraId="06F1E4E3" w14:textId="77777777" w:rsidR="00946D0E" w:rsidRPr="00341804" w:rsidRDefault="0060245D" w:rsidP="0060245D">
      <w:pPr>
        <w:rPr>
          <w:i/>
          <w:iCs/>
          <w:lang w:val="en-US"/>
        </w:rPr>
      </w:pPr>
      <w:r w:rsidRPr="00341804">
        <w:rPr>
          <w:i/>
          <w:iCs/>
          <w:lang w:val="en-US"/>
        </w:rPr>
        <w:br/>
        <w:t>11. Each Figure Legend should include a title and a short description of the data presented in the Figure and relevant symbols. The Discussion of the Figures should be placed in the Representative Results. Details of the methodology should not be in the Figure Legends, but rather the Protocol.</w:t>
      </w:r>
    </w:p>
    <w:p w14:paraId="0F3D321B" w14:textId="77777777" w:rsidR="00946D0E" w:rsidRPr="00341804" w:rsidRDefault="00946D0E" w:rsidP="0060245D">
      <w:pPr>
        <w:rPr>
          <w:i/>
          <w:iCs/>
          <w:lang w:val="en-US"/>
        </w:rPr>
      </w:pPr>
    </w:p>
    <w:p w14:paraId="60B3D939" w14:textId="73DEB479" w:rsidR="00946D0E" w:rsidRPr="00341804" w:rsidRDefault="00343AE2" w:rsidP="006F66F2">
      <w:pPr>
        <w:ind w:firstLine="708"/>
        <w:rPr>
          <w:lang w:val="en-US"/>
        </w:rPr>
      </w:pPr>
      <w:r w:rsidRPr="00341804">
        <w:rPr>
          <w:lang w:val="en-US"/>
        </w:rPr>
        <w:t xml:space="preserve">We thank the editor for this </w:t>
      </w:r>
      <w:r w:rsidR="006F66F2" w:rsidRPr="00341804">
        <w:rPr>
          <w:lang w:val="en-US"/>
        </w:rPr>
        <w:t>constructive critique</w:t>
      </w:r>
      <w:r w:rsidRPr="00341804">
        <w:rPr>
          <w:lang w:val="en-US"/>
        </w:rPr>
        <w:t xml:space="preserve">. We have shifted the </w:t>
      </w:r>
      <w:r w:rsidR="000C2902" w:rsidRPr="00341804">
        <w:rPr>
          <w:lang w:val="en-US"/>
        </w:rPr>
        <w:t xml:space="preserve">description of </w:t>
      </w:r>
      <w:r w:rsidRPr="00341804">
        <w:rPr>
          <w:lang w:val="en-US"/>
        </w:rPr>
        <w:t>flow cytometry gating into</w:t>
      </w:r>
      <w:r w:rsidR="000C2902" w:rsidRPr="00341804">
        <w:rPr>
          <w:lang w:val="en-US"/>
        </w:rPr>
        <w:t xml:space="preserve"> the protocol section. </w:t>
      </w:r>
      <w:r w:rsidR="00D06102" w:rsidRPr="00341804">
        <w:rPr>
          <w:lang w:val="en-US"/>
        </w:rPr>
        <w:t>In addition</w:t>
      </w:r>
      <w:r w:rsidR="00D30961" w:rsidRPr="00341804">
        <w:rPr>
          <w:lang w:val="en-US"/>
        </w:rPr>
        <w:t>,</w:t>
      </w:r>
      <w:r w:rsidR="000C2902" w:rsidRPr="00341804">
        <w:rPr>
          <w:lang w:val="en-US"/>
        </w:rPr>
        <w:t xml:space="preserve"> we have edited the figure titles.</w:t>
      </w:r>
    </w:p>
    <w:p w14:paraId="285ACCFF" w14:textId="77777777" w:rsidR="000C2902" w:rsidRPr="00341804" w:rsidRDefault="0060245D" w:rsidP="0060245D">
      <w:pPr>
        <w:rPr>
          <w:i/>
          <w:iCs/>
          <w:lang w:val="en-US"/>
        </w:rPr>
      </w:pPr>
      <w:r w:rsidRPr="00341804">
        <w:rPr>
          <w:i/>
          <w:iCs/>
          <w:lang w:val="en-US"/>
        </w:rPr>
        <w:br/>
        <w:t>12. As we are a methods journal, please revise the Discussion to explicitly cover the following in detail in 3-6 paragraphs with citations:</w:t>
      </w:r>
      <w:r w:rsidRPr="00341804">
        <w:rPr>
          <w:i/>
          <w:iCs/>
          <w:lang w:val="en-US"/>
        </w:rPr>
        <w:br/>
        <w:t>a) Critical steps within the protocol</w:t>
      </w:r>
    </w:p>
    <w:p w14:paraId="7BAD449A" w14:textId="77777777" w:rsidR="000C2902" w:rsidRPr="00341804" w:rsidRDefault="000C2902" w:rsidP="0060245D">
      <w:pPr>
        <w:rPr>
          <w:i/>
          <w:iCs/>
          <w:lang w:val="en-US"/>
        </w:rPr>
      </w:pPr>
    </w:p>
    <w:p w14:paraId="151F0313" w14:textId="6F0288C1" w:rsidR="000C2902" w:rsidRPr="00341804" w:rsidRDefault="00730068" w:rsidP="00DE19CF">
      <w:pPr>
        <w:ind w:firstLine="708"/>
        <w:rPr>
          <w:lang w:val="en-US"/>
        </w:rPr>
      </w:pPr>
      <w:r w:rsidRPr="00341804">
        <w:rPr>
          <w:lang w:val="en-US"/>
        </w:rPr>
        <w:lastRenderedPageBreak/>
        <w:t>C</w:t>
      </w:r>
      <w:r w:rsidR="000C2902" w:rsidRPr="00341804">
        <w:rPr>
          <w:lang w:val="en-US"/>
        </w:rPr>
        <w:t>ritical step</w:t>
      </w:r>
      <w:r w:rsidRPr="00341804">
        <w:rPr>
          <w:lang w:val="en-US"/>
        </w:rPr>
        <w:t>s</w:t>
      </w:r>
      <w:r w:rsidR="000C2902" w:rsidRPr="00341804">
        <w:rPr>
          <w:lang w:val="en-US"/>
        </w:rPr>
        <w:t xml:space="preserve"> </w:t>
      </w:r>
      <w:r w:rsidRPr="00341804">
        <w:rPr>
          <w:lang w:val="en-US"/>
        </w:rPr>
        <w:t xml:space="preserve">explicitly </w:t>
      </w:r>
      <w:r w:rsidR="000C2902" w:rsidRPr="00341804">
        <w:rPr>
          <w:lang w:val="en-US"/>
        </w:rPr>
        <w:t>addressed in the Discussion</w:t>
      </w:r>
      <w:r w:rsidR="00D30961" w:rsidRPr="00341804">
        <w:rPr>
          <w:lang w:val="en-US"/>
        </w:rPr>
        <w:t xml:space="preserve"> </w:t>
      </w:r>
      <w:r w:rsidR="00DE19CF" w:rsidRPr="00341804">
        <w:rPr>
          <w:lang w:val="en-US"/>
        </w:rPr>
        <w:t>include</w:t>
      </w:r>
      <w:r w:rsidR="000C2902" w:rsidRPr="00341804">
        <w:rPr>
          <w:lang w:val="en-US"/>
        </w:rPr>
        <w:t xml:space="preserve"> the </w:t>
      </w:r>
      <w:r w:rsidR="00FE47FF" w:rsidRPr="00341804">
        <w:rPr>
          <w:lang w:val="en-US"/>
        </w:rPr>
        <w:t>reproducible quality of EV isolation</w:t>
      </w:r>
      <w:r w:rsidRPr="00341804">
        <w:rPr>
          <w:lang w:val="en-US"/>
        </w:rPr>
        <w:t xml:space="preserve"> and defining the dosage for an adequate level of cell death. </w:t>
      </w:r>
      <w:r w:rsidR="00DE19CF" w:rsidRPr="00341804">
        <w:rPr>
          <w:lang w:val="en-US"/>
        </w:rPr>
        <w:t xml:space="preserve">Minimum information requirements for the publication of EV data are also discussed in appropriate detail. </w:t>
      </w:r>
    </w:p>
    <w:p w14:paraId="77B12C73" w14:textId="77777777" w:rsidR="00FE47FF" w:rsidRPr="00341804" w:rsidRDefault="0060245D" w:rsidP="0060245D">
      <w:pPr>
        <w:rPr>
          <w:i/>
          <w:iCs/>
          <w:lang w:val="en-US"/>
        </w:rPr>
      </w:pPr>
      <w:r w:rsidRPr="00341804">
        <w:rPr>
          <w:i/>
          <w:iCs/>
          <w:lang w:val="en-US"/>
        </w:rPr>
        <w:br/>
        <w:t>b) Any modifications and troubleshooting of the technique</w:t>
      </w:r>
    </w:p>
    <w:p w14:paraId="0C793617" w14:textId="77777777" w:rsidR="00FE47FF" w:rsidRPr="00341804" w:rsidRDefault="00FE47FF" w:rsidP="0060245D">
      <w:pPr>
        <w:rPr>
          <w:i/>
          <w:iCs/>
          <w:lang w:val="en-US"/>
        </w:rPr>
      </w:pPr>
    </w:p>
    <w:p w14:paraId="691B6255" w14:textId="5A066CC3" w:rsidR="00FE47FF" w:rsidRPr="00341804" w:rsidRDefault="00DE19CF" w:rsidP="00DE19CF">
      <w:pPr>
        <w:ind w:firstLine="708"/>
        <w:rPr>
          <w:lang w:val="en-US"/>
        </w:rPr>
      </w:pPr>
      <w:r w:rsidRPr="00341804">
        <w:rPr>
          <w:lang w:val="en-US"/>
        </w:rPr>
        <w:t>P</w:t>
      </w:r>
      <w:r w:rsidR="00FE47FF" w:rsidRPr="00341804">
        <w:rPr>
          <w:lang w:val="en-US"/>
        </w:rPr>
        <w:t>ossible modification</w:t>
      </w:r>
      <w:r w:rsidRPr="00341804">
        <w:rPr>
          <w:lang w:val="en-US"/>
        </w:rPr>
        <w:t>s</w:t>
      </w:r>
      <w:r w:rsidR="00FE47FF" w:rsidRPr="00341804">
        <w:rPr>
          <w:lang w:val="en-US"/>
        </w:rPr>
        <w:t xml:space="preserve"> of flow cytometry to characterize the immune response</w:t>
      </w:r>
      <w:r w:rsidRPr="00341804">
        <w:rPr>
          <w:lang w:val="en-US"/>
        </w:rPr>
        <w:t xml:space="preserve"> </w:t>
      </w:r>
      <w:r w:rsidR="00FE47FF" w:rsidRPr="00341804">
        <w:rPr>
          <w:lang w:val="en-US"/>
        </w:rPr>
        <w:t xml:space="preserve">comprehensively </w:t>
      </w:r>
      <w:r w:rsidR="00D30961" w:rsidRPr="00341804">
        <w:rPr>
          <w:lang w:val="en-US"/>
        </w:rPr>
        <w:t>have</w:t>
      </w:r>
      <w:r w:rsidR="00FE47FF" w:rsidRPr="00341804">
        <w:rPr>
          <w:lang w:val="en-US"/>
        </w:rPr>
        <w:t xml:space="preserve"> </w:t>
      </w:r>
      <w:r w:rsidR="004C08B7" w:rsidRPr="00341804">
        <w:rPr>
          <w:lang w:val="en-US"/>
        </w:rPr>
        <w:t xml:space="preserve">now </w:t>
      </w:r>
      <w:r w:rsidR="00FE47FF" w:rsidRPr="00341804">
        <w:rPr>
          <w:lang w:val="en-US"/>
        </w:rPr>
        <w:t xml:space="preserve">been </w:t>
      </w:r>
      <w:r w:rsidRPr="00341804">
        <w:rPr>
          <w:lang w:val="en-US"/>
        </w:rPr>
        <w:t>added</w:t>
      </w:r>
      <w:r w:rsidR="00D06102" w:rsidRPr="00341804">
        <w:rPr>
          <w:lang w:val="en-US"/>
        </w:rPr>
        <w:t>,</w:t>
      </w:r>
      <w:r w:rsidRPr="00341804">
        <w:rPr>
          <w:lang w:val="en-US"/>
        </w:rPr>
        <w:t xml:space="preserve"> includ</w:t>
      </w:r>
      <w:r w:rsidR="00D06102" w:rsidRPr="00341804">
        <w:rPr>
          <w:lang w:val="en-US"/>
        </w:rPr>
        <w:t>ing</w:t>
      </w:r>
      <w:r w:rsidRPr="00341804">
        <w:rPr>
          <w:lang w:val="en-US"/>
        </w:rPr>
        <w:t xml:space="preserve"> reviewer suggestions </w:t>
      </w:r>
      <w:r w:rsidR="00D06102" w:rsidRPr="00341804">
        <w:rPr>
          <w:lang w:val="en-US"/>
        </w:rPr>
        <w:t xml:space="preserve">such as </w:t>
      </w:r>
      <w:r w:rsidRPr="00341804">
        <w:rPr>
          <w:lang w:val="en-US"/>
        </w:rPr>
        <w:t>additional markers for flow cytometry analysis.</w:t>
      </w:r>
    </w:p>
    <w:p w14:paraId="67F5298E" w14:textId="77777777" w:rsidR="00D97C14" w:rsidRPr="00341804" w:rsidRDefault="0060245D" w:rsidP="0060245D">
      <w:pPr>
        <w:rPr>
          <w:i/>
          <w:iCs/>
          <w:lang w:val="en-US"/>
        </w:rPr>
      </w:pPr>
      <w:r w:rsidRPr="00341804">
        <w:rPr>
          <w:i/>
          <w:iCs/>
          <w:lang w:val="en-US"/>
        </w:rPr>
        <w:br/>
        <w:t>c) Any limitations of the technique</w:t>
      </w:r>
    </w:p>
    <w:p w14:paraId="3FE5D5D8" w14:textId="77777777" w:rsidR="00D97C14" w:rsidRPr="00341804" w:rsidRDefault="00D97C14" w:rsidP="0060245D">
      <w:pPr>
        <w:rPr>
          <w:i/>
          <w:iCs/>
          <w:lang w:val="en-US"/>
        </w:rPr>
      </w:pPr>
    </w:p>
    <w:p w14:paraId="3AEFCC4F" w14:textId="6F6753C7" w:rsidR="00D30961" w:rsidRPr="00341804" w:rsidRDefault="00D30961" w:rsidP="00D30961">
      <w:pPr>
        <w:ind w:firstLine="708"/>
        <w:rPr>
          <w:lang w:val="en-US"/>
        </w:rPr>
      </w:pPr>
      <w:r w:rsidRPr="00341804">
        <w:rPr>
          <w:lang w:val="en-US"/>
        </w:rPr>
        <w:t>We discuss the need for additional EV characterization and application of complementary isolation methods following the International Society of Extracellular Vesicles (ISEV) guidelines, which we refer to in the manuscript.</w:t>
      </w:r>
    </w:p>
    <w:p w14:paraId="2CB4F926" w14:textId="45B1394B" w:rsidR="00D97C14" w:rsidRPr="00341804" w:rsidRDefault="0060245D" w:rsidP="00D30961">
      <w:pPr>
        <w:ind w:firstLine="708"/>
        <w:rPr>
          <w:i/>
          <w:iCs/>
          <w:lang w:val="en-US"/>
        </w:rPr>
      </w:pPr>
      <w:r w:rsidRPr="00341804">
        <w:rPr>
          <w:i/>
          <w:iCs/>
          <w:lang w:val="en-US"/>
        </w:rPr>
        <w:br/>
        <w:t>d) The significance with respect to existing methods</w:t>
      </w:r>
    </w:p>
    <w:p w14:paraId="2A4EBB35" w14:textId="77777777" w:rsidR="00D97C14" w:rsidRPr="00341804" w:rsidRDefault="00D97C14" w:rsidP="0060245D">
      <w:pPr>
        <w:rPr>
          <w:i/>
          <w:iCs/>
          <w:lang w:val="en-US"/>
        </w:rPr>
      </w:pPr>
    </w:p>
    <w:p w14:paraId="04A7223E" w14:textId="48A942B8" w:rsidR="004064E1" w:rsidRPr="00341804" w:rsidRDefault="004064E1" w:rsidP="00DE19CF">
      <w:pPr>
        <w:ind w:firstLine="708"/>
        <w:rPr>
          <w:lang w:val="en-US"/>
        </w:rPr>
      </w:pPr>
      <w:r w:rsidRPr="00341804">
        <w:rPr>
          <w:lang w:val="en-US"/>
        </w:rPr>
        <w:t xml:space="preserve">The significance of the described protocol lies in its role as a </w:t>
      </w:r>
      <w:r w:rsidR="00DE19CF" w:rsidRPr="00341804">
        <w:rPr>
          <w:lang w:val="en-US"/>
        </w:rPr>
        <w:t xml:space="preserve">relatively easy </w:t>
      </w:r>
      <w:r w:rsidRPr="00341804">
        <w:rPr>
          <w:lang w:val="en-US"/>
        </w:rPr>
        <w:t>screening method. We</w:t>
      </w:r>
      <w:r w:rsidR="00DE19CF" w:rsidRPr="00341804">
        <w:rPr>
          <w:lang w:val="en-US"/>
        </w:rPr>
        <w:t xml:space="preserve"> </w:t>
      </w:r>
      <w:r w:rsidRPr="00341804">
        <w:rPr>
          <w:lang w:val="en-US"/>
        </w:rPr>
        <w:t>emphasize this explicitly in the last par</w:t>
      </w:r>
      <w:r w:rsidR="00FA0B33" w:rsidRPr="00341804">
        <w:rPr>
          <w:lang w:val="en-US"/>
        </w:rPr>
        <w:t>ag</w:t>
      </w:r>
      <w:r w:rsidRPr="00341804">
        <w:rPr>
          <w:lang w:val="en-US"/>
        </w:rPr>
        <w:t xml:space="preserve">raph. </w:t>
      </w:r>
    </w:p>
    <w:p w14:paraId="1327C713" w14:textId="36E1848F" w:rsidR="000C2902" w:rsidRPr="00341804" w:rsidRDefault="0060245D" w:rsidP="0060245D">
      <w:pPr>
        <w:rPr>
          <w:i/>
          <w:iCs/>
          <w:lang w:val="en-US"/>
        </w:rPr>
      </w:pPr>
      <w:r w:rsidRPr="00341804">
        <w:rPr>
          <w:i/>
          <w:iCs/>
          <w:lang w:val="en-US"/>
        </w:rPr>
        <w:br/>
        <w:t>e) Any future applications of the technique</w:t>
      </w:r>
    </w:p>
    <w:p w14:paraId="2119A59E" w14:textId="77777777" w:rsidR="000C2902" w:rsidRPr="00341804" w:rsidRDefault="000C2902" w:rsidP="0060245D">
      <w:pPr>
        <w:rPr>
          <w:i/>
          <w:iCs/>
          <w:lang w:val="en-US"/>
        </w:rPr>
      </w:pPr>
    </w:p>
    <w:p w14:paraId="5EEBA3AA" w14:textId="4F347596" w:rsidR="00340877" w:rsidRPr="00341804" w:rsidRDefault="00D30961" w:rsidP="00DE19CF">
      <w:pPr>
        <w:ind w:firstLine="708"/>
        <w:rPr>
          <w:lang w:val="en-US"/>
        </w:rPr>
      </w:pPr>
      <w:r w:rsidRPr="00341804">
        <w:rPr>
          <w:lang w:val="en-US"/>
        </w:rPr>
        <w:t>T</w:t>
      </w:r>
      <w:r w:rsidR="00496D83" w:rsidRPr="00341804">
        <w:rPr>
          <w:lang w:val="en-US"/>
        </w:rPr>
        <w:t xml:space="preserve">esting </w:t>
      </w:r>
      <w:r w:rsidR="00496166" w:rsidRPr="00341804">
        <w:rPr>
          <w:lang w:val="en-US"/>
        </w:rPr>
        <w:t xml:space="preserve">EV immunogenicity </w:t>
      </w:r>
      <w:r w:rsidR="00FA0B33" w:rsidRPr="00341804">
        <w:rPr>
          <w:lang w:val="en-US"/>
        </w:rPr>
        <w:t xml:space="preserve">in patient material </w:t>
      </w:r>
      <w:r w:rsidR="00496166" w:rsidRPr="00341804">
        <w:rPr>
          <w:lang w:val="en-US"/>
        </w:rPr>
        <w:t xml:space="preserve">before and during therapy </w:t>
      </w:r>
      <w:r w:rsidR="00496D83" w:rsidRPr="00341804">
        <w:rPr>
          <w:lang w:val="en-US"/>
        </w:rPr>
        <w:t>as a</w:t>
      </w:r>
      <w:r w:rsidR="00496166" w:rsidRPr="00341804">
        <w:rPr>
          <w:lang w:val="en-US"/>
        </w:rPr>
        <w:t xml:space="preserve"> clinical biomarker </w:t>
      </w:r>
      <w:r w:rsidRPr="00341804">
        <w:rPr>
          <w:lang w:val="en-US"/>
        </w:rPr>
        <w:t>is a possible future application that we have</w:t>
      </w:r>
      <w:r w:rsidR="00496166" w:rsidRPr="00341804">
        <w:rPr>
          <w:lang w:val="en-US"/>
        </w:rPr>
        <w:t xml:space="preserve"> included in the Discussion. </w:t>
      </w:r>
    </w:p>
    <w:p w14:paraId="48600366" w14:textId="6FF36341" w:rsidR="000C2902" w:rsidRPr="00341804" w:rsidRDefault="0060245D" w:rsidP="0060245D">
      <w:pPr>
        <w:rPr>
          <w:i/>
          <w:iCs/>
          <w:lang w:val="en-US"/>
        </w:rPr>
      </w:pPr>
      <w:r w:rsidRPr="00341804">
        <w:rPr>
          <w:i/>
          <w:iCs/>
          <w:lang w:val="en-US"/>
        </w:rPr>
        <w:br/>
        <w:t>13. Please do not use the &amp;-sign or the word “and” when listing authors in the references. Authors should be listed as last name author 1, initials author 1, last name author 2, initials author 2, etc. Title case and italicize journal titles and book titles. Do not use any abbreviations. Article titles should start with a capital letter and end with a period and should appear exactly as they were published in the original work, without any abbreviations or truncations.</w:t>
      </w:r>
    </w:p>
    <w:p w14:paraId="1562E87A" w14:textId="77777777" w:rsidR="000C2902" w:rsidRPr="00341804" w:rsidRDefault="000C2902" w:rsidP="0060245D">
      <w:pPr>
        <w:rPr>
          <w:i/>
          <w:iCs/>
          <w:lang w:val="en-US"/>
        </w:rPr>
      </w:pPr>
    </w:p>
    <w:p w14:paraId="77CC8D33" w14:textId="30986C86" w:rsidR="000C2902" w:rsidRPr="00341804" w:rsidRDefault="0047007E" w:rsidP="008F5059">
      <w:pPr>
        <w:ind w:firstLine="708"/>
        <w:rPr>
          <w:lang w:val="en-US"/>
        </w:rPr>
      </w:pPr>
      <w:r w:rsidRPr="00341804">
        <w:rPr>
          <w:lang w:val="en-US"/>
        </w:rPr>
        <w:t xml:space="preserve">We have adapted the citation style to the journal’s policy. </w:t>
      </w:r>
    </w:p>
    <w:p w14:paraId="0E6E9E64" w14:textId="77777777" w:rsidR="008F5059" w:rsidRPr="00341804" w:rsidRDefault="0060245D" w:rsidP="008F5059">
      <w:pPr>
        <w:rPr>
          <w:i/>
          <w:iCs/>
          <w:lang w:val="en-US"/>
        </w:rPr>
      </w:pPr>
      <w:r w:rsidRPr="00341804">
        <w:rPr>
          <w:i/>
          <w:iCs/>
          <w:lang w:val="en-US"/>
        </w:rPr>
        <w:br/>
      </w:r>
      <w:r w:rsidR="008F5059" w:rsidRPr="00341804">
        <w:rPr>
          <w:i/>
          <w:iCs/>
          <w:lang w:val="en-US"/>
        </w:rPr>
        <w:t>14. Figure 2: Please replace ‘commas’ with ‘decimal points’ in the percentages denoted in the panels of the figure.</w:t>
      </w:r>
    </w:p>
    <w:p w14:paraId="44BF2696" w14:textId="77777777" w:rsidR="008F5059" w:rsidRPr="00341804" w:rsidRDefault="008F5059" w:rsidP="008F5059">
      <w:pPr>
        <w:rPr>
          <w:i/>
          <w:iCs/>
          <w:lang w:val="en-US"/>
        </w:rPr>
      </w:pPr>
    </w:p>
    <w:p w14:paraId="4707D406" w14:textId="19804BF2" w:rsidR="000C2902" w:rsidRPr="00341804" w:rsidRDefault="008F5059" w:rsidP="008F5059">
      <w:pPr>
        <w:ind w:firstLine="708"/>
        <w:rPr>
          <w:lang w:val="en-US"/>
        </w:rPr>
      </w:pPr>
      <w:r w:rsidRPr="00341804">
        <w:rPr>
          <w:lang w:val="en-US"/>
        </w:rPr>
        <w:t xml:space="preserve">Commas were replaced with decimal points. </w:t>
      </w:r>
    </w:p>
    <w:p w14:paraId="4127317C" w14:textId="1806E89D" w:rsidR="0060245D" w:rsidRPr="00341804" w:rsidRDefault="0060245D" w:rsidP="00647652">
      <w:pPr>
        <w:rPr>
          <w:lang w:val="en-US"/>
        </w:rPr>
      </w:pPr>
    </w:p>
    <w:p w14:paraId="5C169DEF" w14:textId="77777777" w:rsidR="00FF5FA6" w:rsidRPr="00341804" w:rsidRDefault="00FF5FA6" w:rsidP="00647652">
      <w:pPr>
        <w:rPr>
          <w:lang w:val="en-US"/>
        </w:rPr>
      </w:pPr>
    </w:p>
    <w:p w14:paraId="3428A397" w14:textId="0C9B78E5" w:rsidR="00647652" w:rsidRPr="00341804" w:rsidRDefault="00647652" w:rsidP="00647652">
      <w:pPr>
        <w:rPr>
          <w:b/>
          <w:bCs/>
          <w:u w:val="single"/>
          <w:lang w:val="en-US"/>
        </w:rPr>
      </w:pPr>
      <w:r w:rsidRPr="00341804">
        <w:rPr>
          <w:b/>
          <w:bCs/>
          <w:u w:val="single"/>
          <w:lang w:val="en-US"/>
        </w:rPr>
        <w:t>Reviewer #1:</w:t>
      </w:r>
    </w:p>
    <w:p w14:paraId="53215310" w14:textId="14D6871E" w:rsidR="00647652" w:rsidRPr="00341804" w:rsidRDefault="00647652" w:rsidP="00647652">
      <w:pPr>
        <w:rPr>
          <w:lang w:val="en-US"/>
        </w:rPr>
      </w:pPr>
    </w:p>
    <w:p w14:paraId="0DA7549E" w14:textId="77777777" w:rsidR="008F5059" w:rsidRPr="00341804" w:rsidRDefault="00FF5FA6" w:rsidP="00FF5FA6">
      <w:pPr>
        <w:rPr>
          <w:i/>
          <w:iCs/>
          <w:lang w:val="en-US"/>
        </w:rPr>
      </w:pPr>
      <w:proofErr w:type="spellStart"/>
      <w:r w:rsidRPr="00341804">
        <w:rPr>
          <w:i/>
          <w:iCs/>
          <w:lang w:val="en-US"/>
        </w:rPr>
        <w:t>Stritzke</w:t>
      </w:r>
      <w:proofErr w:type="spellEnd"/>
      <w:r w:rsidRPr="00341804">
        <w:rPr>
          <w:i/>
          <w:iCs/>
          <w:lang w:val="en-US"/>
        </w:rPr>
        <w:t xml:space="preserve"> and the co-authors present a very interesting study of "In vivo immunogenicity screening of tumor-derived extracellular vesicles after purification from cell culture by flow cytometry of splenic T cells". As an important component of liquid biopsy, EVs not only have a great potential to be an effective tool for tumor diagnosis, but also become cross-priming </w:t>
      </w:r>
      <w:r w:rsidRPr="00341804">
        <w:rPr>
          <w:i/>
          <w:iCs/>
          <w:lang w:val="en-US"/>
        </w:rPr>
        <w:lastRenderedPageBreak/>
        <w:t>against tumor antigens. In this study, they focus on a relatively innovative method to assess the in vivo immunogenicity of EVs. However, some major points need to further improve in this work.</w:t>
      </w:r>
    </w:p>
    <w:p w14:paraId="64090D10" w14:textId="16D53D8F" w:rsidR="00417AD1" w:rsidRPr="00341804" w:rsidRDefault="00FF5FA6" w:rsidP="00FF5FA6">
      <w:pPr>
        <w:rPr>
          <w:i/>
          <w:iCs/>
          <w:lang w:val="en-US"/>
        </w:rPr>
      </w:pPr>
      <w:r w:rsidRPr="00341804">
        <w:rPr>
          <w:i/>
          <w:iCs/>
          <w:lang w:val="en-US"/>
        </w:rPr>
        <w:br/>
        <w:t>1. It is suggested to supply more evidence for the quality of tumor-derived EVs, including the electron microscope image of EVs, size determination (nanoparticle tracking analysis), and western blot of EVs typical markers (CD9, CD63, CD81).</w:t>
      </w:r>
    </w:p>
    <w:p w14:paraId="2213D571" w14:textId="77777777" w:rsidR="00417AD1" w:rsidRPr="00341804" w:rsidRDefault="00417AD1" w:rsidP="00FF5FA6">
      <w:pPr>
        <w:rPr>
          <w:i/>
          <w:iCs/>
          <w:lang w:val="en-US"/>
        </w:rPr>
      </w:pPr>
    </w:p>
    <w:p w14:paraId="56D2F3EE" w14:textId="7BA939DE" w:rsidR="00F106F2" w:rsidRPr="00341804" w:rsidRDefault="00417AD1" w:rsidP="00A16EC2">
      <w:pPr>
        <w:ind w:firstLine="708"/>
        <w:rPr>
          <w:lang w:val="en-US"/>
        </w:rPr>
      </w:pPr>
      <w:r w:rsidRPr="00341804">
        <w:rPr>
          <w:lang w:val="en-US"/>
        </w:rPr>
        <w:t xml:space="preserve">We thank the reviewer for this </w:t>
      </w:r>
      <w:r w:rsidR="00D30961" w:rsidRPr="00341804">
        <w:rPr>
          <w:lang w:val="en-US"/>
        </w:rPr>
        <w:t>critical</w:t>
      </w:r>
      <w:r w:rsidRPr="00341804">
        <w:rPr>
          <w:lang w:val="en-US"/>
        </w:rPr>
        <w:t xml:space="preserve"> comment. EV characteristics like the ones described above are part of the </w:t>
      </w:r>
      <w:r w:rsidR="00FB6416" w:rsidRPr="00341804">
        <w:rPr>
          <w:noProof/>
          <w:lang w:val="en-US"/>
        </w:rPr>
        <w:t>minimal information for studies of extracellular vesicles (MISEV2018)</w:t>
      </w:r>
      <w:r w:rsidRPr="00341804">
        <w:rPr>
          <w:lang w:val="en-US"/>
        </w:rPr>
        <w:t xml:space="preserve"> required by the ISEV</w:t>
      </w:r>
      <w:r w:rsidR="00FB6416" w:rsidRPr="00341804">
        <w:rPr>
          <w:lang w:val="en-US"/>
        </w:rPr>
        <w:fldChar w:fldCharType="begin">
          <w:fldData xml:space="preserve">c2l0eSBvZiBCZXJnZW4sIEJlcmdlbiwgTm9yd2F5LiYjeEQ7VXRyZWNodCBVbml2ZXJzaXR5LCBV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</w:fldData>
        </w:fldChar>
      </w:r>
      <w:r w:rsidR="004160F4" w:rsidRPr="00341804">
        <w:rPr>
          <w:lang w:val="en-US"/>
        </w:rPr>
        <w:instrText xml:space="preserve"> ADDIN EN.CITE </w:instrText>
      </w:r>
      <w:r w:rsidR="004160F4" w:rsidRPr="00341804">
        <w:rPr>
          <w:lang w:val="en-US"/>
        </w:rPr>
        <w:fldChar w:fldCharType="begin">
          <w:fldData xml:space="preserve">PEVuZE5vdGU+PENpdGU+PEF1dGhvcj5UaGVyeTwvQXV0aG9yPjxZZWFyPjIwMTg8L1llYXI+PFJl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==
</w:fldData>
        </w:fldChar>
      </w:r>
      <w:r w:rsidR="004160F4" w:rsidRPr="00341804">
        <w:rPr>
          <w:lang w:val="en-US"/>
        </w:rPr>
        <w:instrText xml:space="preserve"> ADDIN EN.CITE.DATA </w:instrText>
      </w:r>
      <w:r w:rsidR="004160F4" w:rsidRPr="00341804">
        <w:rPr>
          <w:lang w:val="en-US"/>
        </w:rPr>
      </w:r>
      <w:r w:rsidR="004160F4" w:rsidRPr="00341804">
        <w:rPr>
          <w:lang w:val="en-US"/>
        </w:rPr>
        <w:fldChar w:fldCharType="end"/>
      </w:r>
      <w:r w:rsidR="004160F4" w:rsidRPr="00341804">
        <w:rPr>
          <w:lang w:val="en-US"/>
        </w:rPr>
        <w:fldChar w:fldCharType="begin">
          <w:fldData xml:space="preserve">c2l0eSBvZiBCZXJnZW4sIEJlcmdlbiwgTm9yd2F5LiYjeEQ7VXRyZWNodCBVbml2ZXJzaXR5LCBV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</w:fldData>
        </w:fldChar>
      </w:r>
      <w:r w:rsidR="004160F4" w:rsidRPr="00341804">
        <w:rPr>
          <w:lang w:val="en-US"/>
        </w:rPr>
        <w:instrText xml:space="preserve"> ADDIN EN.CITE.DATA </w:instrText>
      </w:r>
      <w:r w:rsidR="004160F4" w:rsidRPr="00341804">
        <w:rPr>
          <w:lang w:val="en-US"/>
        </w:rPr>
      </w:r>
      <w:r w:rsidR="004160F4" w:rsidRPr="00341804">
        <w:rPr>
          <w:lang w:val="en-US"/>
        </w:rPr>
        <w:fldChar w:fldCharType="end"/>
      </w:r>
      <w:r w:rsidR="00FB6416" w:rsidRPr="00341804">
        <w:rPr>
          <w:lang w:val="en-US"/>
        </w:rPr>
      </w:r>
      <w:r w:rsidR="00FB6416" w:rsidRPr="00341804">
        <w:rPr>
          <w:lang w:val="en-US"/>
        </w:rPr>
        <w:fldChar w:fldCharType="separate"/>
      </w:r>
      <w:r w:rsidR="002B07EB" w:rsidRPr="00341804">
        <w:rPr>
          <w:noProof/>
          <w:vertAlign w:val="superscript"/>
          <w:lang w:val="en-US"/>
        </w:rPr>
        <w:t>2</w:t>
      </w:r>
      <w:r w:rsidR="00FB6416" w:rsidRPr="00341804">
        <w:rPr>
          <w:lang w:val="en-US"/>
        </w:rPr>
        <w:fldChar w:fldCharType="end"/>
      </w:r>
      <w:r w:rsidR="00FB6416" w:rsidRPr="00341804">
        <w:rPr>
          <w:lang w:val="en-US"/>
        </w:rPr>
        <w:t xml:space="preserve">. </w:t>
      </w:r>
      <w:r w:rsidR="00E721A9" w:rsidRPr="00341804">
        <w:rPr>
          <w:lang w:val="en-US"/>
        </w:rPr>
        <w:t>Raising</w:t>
      </w:r>
      <w:r w:rsidR="00FB6416" w:rsidRPr="00341804">
        <w:rPr>
          <w:lang w:val="en-US"/>
        </w:rPr>
        <w:t xml:space="preserve"> awareness </w:t>
      </w:r>
      <w:r w:rsidR="00E721A9" w:rsidRPr="00341804">
        <w:rPr>
          <w:lang w:val="en-US"/>
        </w:rPr>
        <w:t>for</w:t>
      </w:r>
      <w:r w:rsidR="00FB6416" w:rsidRPr="00341804">
        <w:rPr>
          <w:lang w:val="en-US"/>
        </w:rPr>
        <w:t xml:space="preserve"> this requirement</w:t>
      </w:r>
      <w:r w:rsidR="00E721A9" w:rsidRPr="00341804">
        <w:rPr>
          <w:lang w:val="en-US"/>
        </w:rPr>
        <w:t>,</w:t>
      </w:r>
      <w:r w:rsidR="00FB6416" w:rsidRPr="00341804">
        <w:rPr>
          <w:lang w:val="en-US"/>
        </w:rPr>
        <w:t xml:space="preserve"> we explicitly refer to their guidelines in our manuscript. However, </w:t>
      </w:r>
      <w:r w:rsidR="008F5059" w:rsidRPr="00341804">
        <w:rPr>
          <w:lang w:val="en-US"/>
        </w:rPr>
        <w:t xml:space="preserve">comparing the quality of a specific isolation method or comparing different EV isolations methods from the several legitimate methods listed in the MISEV18 (as suggested by another reviewer) is beyond the scope of this manuscript. </w:t>
      </w:r>
      <w:r w:rsidR="00F106F2" w:rsidRPr="00341804">
        <w:rPr>
          <w:lang w:val="en-US"/>
        </w:rPr>
        <w:t>Instead, w</w:t>
      </w:r>
      <w:r w:rsidR="00FB6416" w:rsidRPr="00341804">
        <w:rPr>
          <w:lang w:val="en-US"/>
        </w:rPr>
        <w:t xml:space="preserve">e leave it to the reader to choose a </w:t>
      </w:r>
      <w:r w:rsidR="00F106F2" w:rsidRPr="00341804">
        <w:rPr>
          <w:lang w:val="en-US"/>
        </w:rPr>
        <w:t xml:space="preserve">method that best suits their local infrastructure and individual research question. </w:t>
      </w:r>
      <w:r w:rsidR="008F5059" w:rsidRPr="00341804">
        <w:rPr>
          <w:lang w:val="en-US"/>
        </w:rPr>
        <w:t xml:space="preserve">To focus of </w:t>
      </w:r>
      <w:r w:rsidR="00F106F2" w:rsidRPr="00341804">
        <w:rPr>
          <w:lang w:val="en-US"/>
        </w:rPr>
        <w:t xml:space="preserve">this manuscript </w:t>
      </w:r>
      <w:r w:rsidR="008F5059" w:rsidRPr="00341804">
        <w:rPr>
          <w:lang w:val="en-US"/>
        </w:rPr>
        <w:t xml:space="preserve">is </w:t>
      </w:r>
      <w:r w:rsidR="009428FD" w:rsidRPr="00341804">
        <w:rPr>
          <w:lang w:val="en-US"/>
        </w:rPr>
        <w:t>a method for screening EVs</w:t>
      </w:r>
      <w:r w:rsidR="008F5059" w:rsidRPr="00341804">
        <w:rPr>
          <w:lang w:val="en-US"/>
        </w:rPr>
        <w:t xml:space="preserve"> (or possible alternative small particl</w:t>
      </w:r>
      <w:r w:rsidR="004C0BA0" w:rsidRPr="00341804">
        <w:rPr>
          <w:lang w:val="en-US"/>
        </w:rPr>
        <w:t>e</w:t>
      </w:r>
      <w:r w:rsidR="008F5059" w:rsidRPr="00341804">
        <w:rPr>
          <w:lang w:val="en-US"/>
        </w:rPr>
        <w:t>s)</w:t>
      </w:r>
      <w:r w:rsidR="009428FD" w:rsidRPr="00341804">
        <w:rPr>
          <w:lang w:val="en-US"/>
        </w:rPr>
        <w:t xml:space="preserve"> for their immunogenicity</w:t>
      </w:r>
      <w:r w:rsidR="008F5059" w:rsidRPr="00341804">
        <w:rPr>
          <w:lang w:val="en-US"/>
        </w:rPr>
        <w:t xml:space="preserve">. To keep this methods paper straight-forward, we would </w:t>
      </w:r>
      <w:r w:rsidR="008D3D2E" w:rsidRPr="00341804">
        <w:rPr>
          <w:lang w:val="en-US"/>
        </w:rPr>
        <w:t xml:space="preserve">refrain from in-depth description of detailed quality control </w:t>
      </w:r>
      <w:r w:rsidR="00B129FC" w:rsidRPr="00341804">
        <w:rPr>
          <w:lang w:val="en-US"/>
        </w:rPr>
        <w:t>steps but</w:t>
      </w:r>
      <w:r w:rsidR="008D3D2E" w:rsidRPr="00341804">
        <w:rPr>
          <w:lang w:val="en-US"/>
        </w:rPr>
        <w:t xml:space="preserve"> refer to the ISEV guidelines</w:t>
      </w:r>
      <w:r w:rsidR="00F106F2" w:rsidRPr="00341804">
        <w:rPr>
          <w:lang w:val="en-US"/>
        </w:rPr>
        <w:t xml:space="preserve">. </w:t>
      </w:r>
    </w:p>
    <w:p w14:paraId="44E862AC" w14:textId="77777777" w:rsidR="00DB4801" w:rsidRPr="00341804" w:rsidRDefault="00FF5FA6" w:rsidP="00FF5FA6">
      <w:pPr>
        <w:rPr>
          <w:lang w:val="en-US"/>
        </w:rPr>
      </w:pPr>
      <w:r w:rsidRPr="00341804">
        <w:rPr>
          <w:i/>
          <w:iCs/>
          <w:lang w:val="en-US"/>
        </w:rPr>
        <w:br/>
        <w:t>2. The protocol only studied the B16 melanoma cells, thus it is recommended to validate this method on another melanoma cell line to avoid deviation.</w:t>
      </w:r>
    </w:p>
    <w:p w14:paraId="7AC1EA11" w14:textId="77777777" w:rsidR="00DB4801" w:rsidRPr="00341804" w:rsidRDefault="00DB4801" w:rsidP="00FF5FA6">
      <w:pPr>
        <w:rPr>
          <w:lang w:val="en-US"/>
        </w:rPr>
      </w:pPr>
    </w:p>
    <w:p w14:paraId="5D78546B" w14:textId="3823E91C" w:rsidR="00DB4801" w:rsidRPr="00341804" w:rsidRDefault="00DB4801" w:rsidP="00A16EC2">
      <w:pPr>
        <w:ind w:firstLine="708"/>
        <w:rPr>
          <w:lang w:val="en-US"/>
        </w:rPr>
      </w:pPr>
      <w:r w:rsidRPr="00341804">
        <w:rPr>
          <w:lang w:val="en-US"/>
        </w:rPr>
        <w:t xml:space="preserve">This is a very legitimate </w:t>
      </w:r>
      <w:r w:rsidR="008D3D2E" w:rsidRPr="00341804">
        <w:rPr>
          <w:lang w:val="en-US"/>
        </w:rPr>
        <w:t>point</w:t>
      </w:r>
      <w:r w:rsidRPr="00341804">
        <w:rPr>
          <w:lang w:val="en-US"/>
        </w:rPr>
        <w:t xml:space="preserve">. Indeed, this method has been validated </w:t>
      </w:r>
      <w:r w:rsidR="002A27D5" w:rsidRPr="00341804">
        <w:rPr>
          <w:lang w:val="en-US"/>
        </w:rPr>
        <w:t>with other cell death inducer</w:t>
      </w:r>
      <w:r w:rsidR="008D3D2E" w:rsidRPr="00341804">
        <w:rPr>
          <w:lang w:val="en-US"/>
        </w:rPr>
        <w:t>s</w:t>
      </w:r>
      <w:r w:rsidR="002A27D5" w:rsidRPr="00341804">
        <w:rPr>
          <w:lang w:val="en-US"/>
        </w:rPr>
        <w:t xml:space="preserve">, </w:t>
      </w:r>
      <w:r w:rsidR="00A16EC2" w:rsidRPr="00341804">
        <w:rPr>
          <w:lang w:val="en-US"/>
        </w:rPr>
        <w:t>an</w:t>
      </w:r>
      <w:r w:rsidR="009428FD" w:rsidRPr="00341804">
        <w:rPr>
          <w:lang w:val="en-US"/>
        </w:rPr>
        <w:t>other</w:t>
      </w:r>
      <w:r w:rsidR="002A27D5" w:rsidRPr="00341804">
        <w:rPr>
          <w:lang w:val="en-US"/>
        </w:rPr>
        <w:t xml:space="preserve"> murine melanoma (B16.F10)</w:t>
      </w:r>
      <w:r w:rsidR="008D3D2E" w:rsidRPr="00341804">
        <w:rPr>
          <w:lang w:val="en-US"/>
        </w:rPr>
        <w:t xml:space="preserve"> and pancreatic carcinoma cell lines</w:t>
      </w:r>
      <w:r w:rsidR="00D30961" w:rsidRPr="00341804">
        <w:rPr>
          <w:lang w:val="en-US"/>
        </w:rPr>
        <w:t>,</w:t>
      </w:r>
      <w:r w:rsidR="00642ABD" w:rsidRPr="00341804">
        <w:rPr>
          <w:lang w:val="en-US"/>
        </w:rPr>
        <w:t xml:space="preserve"> </w:t>
      </w:r>
      <w:r w:rsidR="002A27D5" w:rsidRPr="00341804">
        <w:rPr>
          <w:lang w:val="en-US"/>
        </w:rPr>
        <w:t xml:space="preserve">and </w:t>
      </w:r>
      <w:r w:rsidR="00A16EC2" w:rsidRPr="00341804">
        <w:rPr>
          <w:lang w:val="en-US"/>
        </w:rPr>
        <w:t>an</w:t>
      </w:r>
      <w:r w:rsidR="00642ABD" w:rsidRPr="00341804">
        <w:rPr>
          <w:lang w:val="en-US"/>
        </w:rPr>
        <w:t>other</w:t>
      </w:r>
      <w:r w:rsidR="002A27D5" w:rsidRPr="00341804">
        <w:rPr>
          <w:lang w:val="en-US"/>
        </w:rPr>
        <w:t xml:space="preserve"> method for EV isolation (size-exclusion chromatography</w:t>
      </w:r>
      <w:r w:rsidR="008D3D2E" w:rsidRPr="00341804">
        <w:rPr>
          <w:lang w:val="en-US"/>
        </w:rPr>
        <w:t>). However, these data are part of another manuscript in preparation and can therefore not be included in this manuscript.</w:t>
      </w:r>
    </w:p>
    <w:p w14:paraId="58D2E01E" w14:textId="77777777" w:rsidR="002A27D5" w:rsidRPr="00341804" w:rsidRDefault="00FF5FA6" w:rsidP="00FF5FA6">
      <w:pPr>
        <w:rPr>
          <w:i/>
          <w:iCs/>
          <w:lang w:val="en-US"/>
        </w:rPr>
      </w:pPr>
      <w:r w:rsidRPr="00341804">
        <w:rPr>
          <w:i/>
          <w:iCs/>
          <w:lang w:val="en-US"/>
        </w:rPr>
        <w:br/>
        <w:t>3. In this study, only flow cytometry is used to test the immune response. It is recommended to use multiple methods to increase the evaluation from more perspectives.</w:t>
      </w:r>
    </w:p>
    <w:p w14:paraId="0FEE028B" w14:textId="77777777" w:rsidR="002A27D5" w:rsidRPr="00341804" w:rsidRDefault="002A27D5" w:rsidP="00FF5FA6">
      <w:pPr>
        <w:rPr>
          <w:i/>
          <w:iCs/>
          <w:lang w:val="en-US"/>
        </w:rPr>
      </w:pPr>
    </w:p>
    <w:p w14:paraId="2898758F" w14:textId="3216D256" w:rsidR="002A27D5" w:rsidRPr="00341804" w:rsidRDefault="002A27D5" w:rsidP="00A16EC2">
      <w:pPr>
        <w:ind w:firstLine="708"/>
        <w:rPr>
          <w:lang w:val="en-US"/>
        </w:rPr>
      </w:pPr>
      <w:r w:rsidRPr="00341804">
        <w:rPr>
          <w:lang w:val="en-US"/>
        </w:rPr>
        <w:t>We agree</w:t>
      </w:r>
      <w:r w:rsidR="00DE476E" w:rsidRPr="00341804">
        <w:rPr>
          <w:lang w:val="en-US"/>
        </w:rPr>
        <w:t xml:space="preserve"> with the reviewer</w:t>
      </w:r>
      <w:r w:rsidRPr="00341804">
        <w:rPr>
          <w:lang w:val="en-US"/>
        </w:rPr>
        <w:t xml:space="preserve">. </w:t>
      </w:r>
      <w:r w:rsidR="008D3D2E" w:rsidRPr="00341804">
        <w:rPr>
          <w:lang w:val="en-US"/>
        </w:rPr>
        <w:t>In the revised manuscript</w:t>
      </w:r>
      <w:r w:rsidR="004A1128" w:rsidRPr="00341804">
        <w:rPr>
          <w:lang w:val="en-US"/>
        </w:rPr>
        <w:t xml:space="preserve">, we encourage readers </w:t>
      </w:r>
      <w:r w:rsidR="00A16EC2" w:rsidRPr="00341804">
        <w:rPr>
          <w:lang w:val="en-US"/>
        </w:rPr>
        <w:t>to</w:t>
      </w:r>
      <w:r w:rsidR="004A1128" w:rsidRPr="00341804">
        <w:rPr>
          <w:lang w:val="en-US"/>
        </w:rPr>
        <w:t xml:space="preserve"> </w:t>
      </w:r>
      <w:r w:rsidR="008D3D2E" w:rsidRPr="00341804">
        <w:rPr>
          <w:lang w:val="en-US"/>
        </w:rPr>
        <w:t xml:space="preserve">use </w:t>
      </w:r>
      <w:r w:rsidR="004A1128" w:rsidRPr="00341804">
        <w:rPr>
          <w:lang w:val="en-US"/>
        </w:rPr>
        <w:t>a</w:t>
      </w:r>
      <w:r w:rsidRPr="00341804">
        <w:rPr>
          <w:lang w:val="en-US"/>
        </w:rPr>
        <w:t xml:space="preserve">dditional </w:t>
      </w:r>
      <w:r w:rsidR="004A1128" w:rsidRPr="00341804">
        <w:rPr>
          <w:lang w:val="en-US"/>
        </w:rPr>
        <w:t xml:space="preserve">assays </w:t>
      </w:r>
      <w:r w:rsidR="00A16EC2" w:rsidRPr="00341804">
        <w:rPr>
          <w:lang w:val="en-US"/>
        </w:rPr>
        <w:t>characterizing</w:t>
      </w:r>
      <w:r w:rsidR="004A1128" w:rsidRPr="00341804">
        <w:rPr>
          <w:lang w:val="en-US"/>
        </w:rPr>
        <w:t xml:space="preserve"> cytokine release</w:t>
      </w:r>
      <w:r w:rsidR="00DE476E" w:rsidRPr="00341804">
        <w:rPr>
          <w:lang w:val="en-US"/>
        </w:rPr>
        <w:t xml:space="preserve"> ex vivo</w:t>
      </w:r>
      <w:r w:rsidR="004A1128" w:rsidRPr="00341804">
        <w:rPr>
          <w:lang w:val="en-US"/>
        </w:rPr>
        <w:t xml:space="preserve">, </w:t>
      </w:r>
      <w:r w:rsidR="00A16EC2" w:rsidRPr="00341804">
        <w:rPr>
          <w:lang w:val="en-US"/>
        </w:rPr>
        <w:t xml:space="preserve">using </w:t>
      </w:r>
      <w:r w:rsidR="004A1128" w:rsidRPr="00341804">
        <w:rPr>
          <w:lang w:val="en-US"/>
        </w:rPr>
        <w:t>genetically engineered mouse models</w:t>
      </w:r>
      <w:r w:rsidR="00D30961" w:rsidRPr="00341804">
        <w:rPr>
          <w:lang w:val="en-US"/>
        </w:rPr>
        <w:t>,</w:t>
      </w:r>
      <w:r w:rsidR="004A1128" w:rsidRPr="00341804">
        <w:rPr>
          <w:lang w:val="en-US"/>
        </w:rPr>
        <w:t xml:space="preserve"> and </w:t>
      </w:r>
      <w:r w:rsidR="00642ABD" w:rsidRPr="00341804">
        <w:rPr>
          <w:lang w:val="en-US"/>
        </w:rPr>
        <w:t>more</w:t>
      </w:r>
      <w:r w:rsidR="004A1128" w:rsidRPr="00341804">
        <w:rPr>
          <w:lang w:val="en-US"/>
        </w:rPr>
        <w:t>.</w:t>
      </w:r>
    </w:p>
    <w:p w14:paraId="720A024F" w14:textId="77777777" w:rsidR="004A1128" w:rsidRPr="00341804" w:rsidRDefault="00FF5FA6" w:rsidP="00FF5FA6">
      <w:pPr>
        <w:rPr>
          <w:i/>
          <w:iCs/>
          <w:lang w:val="en-US"/>
        </w:rPr>
      </w:pPr>
      <w:r w:rsidRPr="00341804">
        <w:rPr>
          <w:i/>
          <w:iCs/>
          <w:lang w:val="en-US"/>
        </w:rPr>
        <w:br/>
        <w:t>4. One of the important advantages of liquid biopsy is that markers can be tested at multiple time points to show changes in the whole treatment process. Is it possible to apply EVs as biomarkers to assess the immune response in clinical practice?</w:t>
      </w:r>
    </w:p>
    <w:p w14:paraId="0C9133A4" w14:textId="77777777" w:rsidR="004A1128" w:rsidRPr="00341804" w:rsidRDefault="004A1128" w:rsidP="00FF5FA6">
      <w:pPr>
        <w:rPr>
          <w:i/>
          <w:iCs/>
          <w:lang w:val="en-US"/>
        </w:rPr>
      </w:pPr>
    </w:p>
    <w:p w14:paraId="1BB7F8B0" w14:textId="21CC4048" w:rsidR="004A1128" w:rsidRPr="00341804" w:rsidRDefault="00A16EC2" w:rsidP="00A16EC2">
      <w:pPr>
        <w:ind w:firstLine="708"/>
        <w:rPr>
          <w:lang w:val="en-US"/>
        </w:rPr>
      </w:pPr>
      <w:r w:rsidRPr="00341804">
        <w:rPr>
          <w:lang w:val="en-US"/>
        </w:rPr>
        <w:t>P</w:t>
      </w:r>
      <w:r w:rsidR="00DE476E" w:rsidRPr="00341804">
        <w:rPr>
          <w:lang w:val="en-US"/>
        </w:rPr>
        <w:t xml:space="preserve">atient-derived EVs have been described as biomarkers under </w:t>
      </w:r>
      <w:r w:rsidR="00FA404A" w:rsidRPr="00341804">
        <w:rPr>
          <w:lang w:val="en-US"/>
        </w:rPr>
        <w:t>several circumstances (as reviewed here</w:t>
      </w:r>
      <w:r w:rsidR="00FA404A" w:rsidRPr="00341804">
        <w:rPr>
          <w:lang w:val="en-US"/>
        </w:rPr>
        <w:fldChar w:fldCharType="begin">
          <w:fldData xml:space="preserve">PEVuZE5vdGU+PENpdGU+PEF1dGhvcj5aaG91PC9BdXRob3I+PFllYXI+MjAyMTwvWWVhcj48UmVj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=
</w:fldData>
        </w:fldChar>
      </w:r>
      <w:r w:rsidR="004160F4" w:rsidRPr="00341804">
        <w:rPr>
          <w:lang w:val="en-US"/>
        </w:rPr>
        <w:instrText xml:space="preserve"> ADDIN EN.CITE </w:instrText>
      </w:r>
      <w:r w:rsidR="004160F4" w:rsidRPr="00341804">
        <w:rPr>
          <w:lang w:val="en-US"/>
        </w:rPr>
        <w:fldChar w:fldCharType="begin">
          <w:fldData xml:space="preserve">PEVuZE5vdGU+PENpdGU+PEF1dGhvcj5aaG91PC9BdXRob3I+PFllYXI+MjAyMTwvWWVhcj48UmVj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=
</w:fldData>
        </w:fldChar>
      </w:r>
      <w:r w:rsidR="004160F4" w:rsidRPr="00341804">
        <w:rPr>
          <w:lang w:val="en-US"/>
        </w:rPr>
        <w:instrText xml:space="preserve"> ADDIN EN.CITE.DATA </w:instrText>
      </w:r>
      <w:r w:rsidR="004160F4" w:rsidRPr="00341804">
        <w:rPr>
          <w:lang w:val="en-US"/>
        </w:rPr>
      </w:r>
      <w:r w:rsidR="004160F4" w:rsidRPr="00341804">
        <w:rPr>
          <w:lang w:val="en-US"/>
        </w:rPr>
        <w:fldChar w:fldCharType="end"/>
      </w:r>
      <w:r w:rsidR="00FA404A" w:rsidRPr="00341804">
        <w:rPr>
          <w:lang w:val="en-US"/>
        </w:rPr>
      </w:r>
      <w:r w:rsidR="00FA404A" w:rsidRPr="00341804">
        <w:rPr>
          <w:lang w:val="en-US"/>
        </w:rPr>
        <w:fldChar w:fldCharType="separate"/>
      </w:r>
      <w:r w:rsidR="002B07EB" w:rsidRPr="00341804">
        <w:rPr>
          <w:noProof/>
          <w:vertAlign w:val="superscript"/>
          <w:lang w:val="en-US"/>
        </w:rPr>
        <w:t>3</w:t>
      </w:r>
      <w:r w:rsidR="00FA404A" w:rsidRPr="00341804">
        <w:rPr>
          <w:lang w:val="en-US"/>
        </w:rPr>
        <w:fldChar w:fldCharType="end"/>
      </w:r>
      <w:r w:rsidR="00FA404A" w:rsidRPr="00341804">
        <w:rPr>
          <w:lang w:val="en-US"/>
        </w:rPr>
        <w:t>)</w:t>
      </w:r>
      <w:r w:rsidR="00B80C5C" w:rsidRPr="00341804">
        <w:rPr>
          <w:lang w:val="en-US"/>
        </w:rPr>
        <w:t xml:space="preserve"> including as potential predictors of response to immunotherapy targeting PD-1/PD-L1 in NSCLC</w:t>
      </w:r>
      <w:r w:rsidR="00B80C5C" w:rsidRPr="00341804">
        <w:rPr>
          <w:lang w:val="en-US"/>
        </w:rPr>
        <w:fldChar w:fldCharType="begin">
          <w:fldData xml:space="preserve">PEVuZE5vdGU+PENpdGU+PEF1dGhvcj5QZW5nPC9BdXRob3I+PFllYXI+MjAyMDwvWWVhcj48UmVj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==
</w:fldData>
        </w:fldChar>
      </w:r>
      <w:r w:rsidR="004160F4" w:rsidRPr="00341804">
        <w:rPr>
          <w:lang w:val="en-US"/>
        </w:rPr>
        <w:instrText xml:space="preserve"> ADDIN EN.CITE </w:instrText>
      </w:r>
      <w:r w:rsidR="004160F4" w:rsidRPr="00341804">
        <w:rPr>
          <w:lang w:val="en-US"/>
        </w:rPr>
        <w:fldChar w:fldCharType="begin">
          <w:fldData xml:space="preserve">PEVuZE5vdGU+PENpdGU+PEF1dGhvcj5QZW5nPC9BdXRob3I+PFllYXI+MjAyMDwvWWVhcj48UmVj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==
</w:fldData>
        </w:fldChar>
      </w:r>
      <w:r w:rsidR="004160F4" w:rsidRPr="00341804">
        <w:rPr>
          <w:lang w:val="en-US"/>
        </w:rPr>
        <w:instrText xml:space="preserve"> ADDIN EN.CITE.DATA </w:instrText>
      </w:r>
      <w:r w:rsidR="004160F4" w:rsidRPr="00341804">
        <w:rPr>
          <w:lang w:val="en-US"/>
        </w:rPr>
      </w:r>
      <w:r w:rsidR="004160F4" w:rsidRPr="00341804">
        <w:rPr>
          <w:lang w:val="en-US"/>
        </w:rPr>
        <w:fldChar w:fldCharType="end"/>
      </w:r>
      <w:r w:rsidR="00B80C5C" w:rsidRPr="00341804">
        <w:rPr>
          <w:lang w:val="en-US"/>
        </w:rPr>
      </w:r>
      <w:r w:rsidR="00B80C5C" w:rsidRPr="00341804">
        <w:rPr>
          <w:lang w:val="en-US"/>
        </w:rPr>
        <w:fldChar w:fldCharType="separate"/>
      </w:r>
      <w:r w:rsidR="002B07EB" w:rsidRPr="00341804">
        <w:rPr>
          <w:noProof/>
          <w:vertAlign w:val="superscript"/>
          <w:lang w:val="en-US"/>
        </w:rPr>
        <w:t>4</w:t>
      </w:r>
      <w:r w:rsidR="00B80C5C" w:rsidRPr="00341804">
        <w:rPr>
          <w:lang w:val="en-US"/>
        </w:rPr>
        <w:fldChar w:fldCharType="end"/>
      </w:r>
      <w:r w:rsidR="00B80C5C" w:rsidRPr="00341804">
        <w:rPr>
          <w:lang w:val="en-US"/>
        </w:rPr>
        <w:t xml:space="preserve">. </w:t>
      </w:r>
      <w:r w:rsidR="00D30961" w:rsidRPr="00341804">
        <w:rPr>
          <w:lang w:val="en-US"/>
        </w:rPr>
        <w:t xml:space="preserve">The immunological assessment of circulating patient-derived EVs is a highly clinically relevant endeavor, though it would require some major adaptations in the described protocol. </w:t>
      </w:r>
      <w:r w:rsidR="008438C0" w:rsidRPr="00341804">
        <w:rPr>
          <w:lang w:val="en-US"/>
        </w:rPr>
        <w:t xml:space="preserve"> </w:t>
      </w:r>
    </w:p>
    <w:p w14:paraId="3D77BD96" w14:textId="7DC36557" w:rsidR="008438C0" w:rsidRPr="00341804" w:rsidRDefault="00FF5FA6" w:rsidP="00FF5FA6">
      <w:pPr>
        <w:rPr>
          <w:i/>
          <w:iCs/>
          <w:lang w:val="en-US"/>
        </w:rPr>
      </w:pPr>
      <w:r w:rsidRPr="00341804">
        <w:rPr>
          <w:i/>
          <w:iCs/>
          <w:lang w:val="en-US"/>
        </w:rPr>
        <w:br/>
        <w:t>5. The contribution of each author in the manuscript is missing, better to update with a clear explanation.</w:t>
      </w:r>
    </w:p>
    <w:p w14:paraId="4C13B437" w14:textId="2AF57454" w:rsidR="008438C0" w:rsidRPr="00341804" w:rsidRDefault="008438C0" w:rsidP="00FF5FA6">
      <w:pPr>
        <w:rPr>
          <w:i/>
          <w:iCs/>
          <w:lang w:val="en-US"/>
        </w:rPr>
      </w:pPr>
    </w:p>
    <w:p w14:paraId="257C85E5" w14:textId="5EC92758" w:rsidR="008438C0" w:rsidRPr="00341804" w:rsidRDefault="008438C0" w:rsidP="00A16EC2">
      <w:pPr>
        <w:ind w:firstLine="708"/>
        <w:rPr>
          <w:lang w:val="en-US"/>
        </w:rPr>
      </w:pPr>
      <w:r w:rsidRPr="00341804">
        <w:rPr>
          <w:lang w:val="en-US"/>
        </w:rPr>
        <w:t xml:space="preserve">We </w:t>
      </w:r>
      <w:r w:rsidR="00A16EC2" w:rsidRPr="00341804">
        <w:rPr>
          <w:lang w:val="en-US"/>
        </w:rPr>
        <w:t>have now included</w:t>
      </w:r>
      <w:r w:rsidRPr="00341804">
        <w:rPr>
          <w:lang w:val="en-US"/>
        </w:rPr>
        <w:t xml:space="preserve"> a paragraph </w:t>
      </w:r>
      <w:r w:rsidR="00A16EC2" w:rsidRPr="00341804">
        <w:rPr>
          <w:lang w:val="en-US"/>
        </w:rPr>
        <w:t xml:space="preserve">briefly </w:t>
      </w:r>
      <w:r w:rsidRPr="00341804">
        <w:rPr>
          <w:lang w:val="en-US"/>
        </w:rPr>
        <w:t xml:space="preserve">describing the authors’ contributions. </w:t>
      </w:r>
    </w:p>
    <w:p w14:paraId="4E9749CA" w14:textId="6F9F24B3" w:rsidR="00E64559" w:rsidRPr="00341804" w:rsidRDefault="00E64559">
      <w:pPr>
        <w:rPr>
          <w:i/>
          <w:iCs/>
          <w:lang w:val="en-US"/>
        </w:rPr>
      </w:pPr>
    </w:p>
    <w:p w14:paraId="474FEBE0" w14:textId="77777777" w:rsidR="00213442" w:rsidRPr="00341804" w:rsidRDefault="00213442">
      <w:pPr>
        <w:rPr>
          <w:i/>
          <w:iCs/>
          <w:lang w:val="en-US"/>
        </w:rPr>
      </w:pPr>
    </w:p>
    <w:p w14:paraId="4509C13A" w14:textId="77777777" w:rsidR="00E64559" w:rsidRPr="00341804" w:rsidRDefault="00E64559" w:rsidP="00E64559">
      <w:pPr>
        <w:rPr>
          <w:i/>
          <w:iCs/>
          <w:lang w:val="en-US"/>
        </w:rPr>
      </w:pPr>
      <w:r w:rsidRPr="00341804">
        <w:rPr>
          <w:b/>
          <w:bCs/>
          <w:u w:val="single"/>
          <w:lang w:val="en-US"/>
        </w:rPr>
        <w:t>Reviewer #2:</w:t>
      </w:r>
      <w:r w:rsidRPr="00341804">
        <w:rPr>
          <w:i/>
          <w:iCs/>
          <w:lang w:val="en-US"/>
        </w:rPr>
        <w:br/>
      </w:r>
    </w:p>
    <w:p w14:paraId="2565A8C4" w14:textId="566A4D0B" w:rsidR="00E64559" w:rsidRPr="00341804" w:rsidRDefault="00E64559" w:rsidP="00E64559">
      <w:pPr>
        <w:rPr>
          <w:i/>
          <w:iCs/>
          <w:lang w:val="en-US"/>
        </w:rPr>
      </w:pPr>
      <w:r w:rsidRPr="00341804">
        <w:rPr>
          <w:i/>
          <w:iCs/>
          <w:lang w:val="en-US"/>
        </w:rPr>
        <w:t>Manuscript Summary:</w:t>
      </w:r>
      <w:r w:rsidRPr="00341804">
        <w:rPr>
          <w:i/>
          <w:iCs/>
          <w:lang w:val="en-US"/>
        </w:rPr>
        <w:br/>
        <w:t xml:space="preserve">This article provides description of the method to obtain vesicles from cells exposed to </w:t>
      </w:r>
      <w:proofErr w:type="gramStart"/>
      <w:r w:rsidRPr="00341804">
        <w:rPr>
          <w:i/>
          <w:iCs/>
          <w:lang w:val="en-US"/>
        </w:rPr>
        <w:t>immunotherapy ,</w:t>
      </w:r>
      <w:proofErr w:type="gramEnd"/>
      <w:r w:rsidRPr="00341804">
        <w:rPr>
          <w:i/>
          <w:iCs/>
          <w:lang w:val="en-US"/>
        </w:rPr>
        <w:t xml:space="preserve"> followed by immunization. I have had some issues with how the rigor was maintained throughout by the use of </w:t>
      </w:r>
      <w:proofErr w:type="spellStart"/>
      <w:r w:rsidRPr="00341804">
        <w:rPr>
          <w:i/>
          <w:iCs/>
          <w:lang w:val="en-US"/>
        </w:rPr>
        <w:t>nanotracking</w:t>
      </w:r>
      <w:proofErr w:type="spellEnd"/>
      <w:r w:rsidRPr="00341804">
        <w:rPr>
          <w:i/>
          <w:iCs/>
          <w:lang w:val="en-US"/>
        </w:rPr>
        <w:t xml:space="preserve">, westerns etc. These data should at least be cited from other articles by the authors. The protocol uses cells that were exposed to EVs generated from cells treated with oxaliplatin but it is not clear how oxaliplatin by itself would have these effects since it was not included in the assay. </w:t>
      </w:r>
      <w:r w:rsidR="00ED235E" w:rsidRPr="00341804">
        <w:rPr>
          <w:i/>
          <w:iCs/>
          <w:lang w:val="en-US"/>
        </w:rPr>
        <w:t>Did the EVs contribute to the effect or would the delivery of oxaliplatin have similar results?</w:t>
      </w:r>
    </w:p>
    <w:p w14:paraId="7EA300F3" w14:textId="4E6871E6" w:rsidR="00E64559" w:rsidRPr="00341804" w:rsidRDefault="00E64559" w:rsidP="00E64559">
      <w:pPr>
        <w:rPr>
          <w:lang w:val="en-US"/>
        </w:rPr>
      </w:pPr>
    </w:p>
    <w:p w14:paraId="17E655B4" w14:textId="68DCCEE3" w:rsidR="00E64559" w:rsidRPr="00341804" w:rsidRDefault="00B55B05" w:rsidP="00A16EC2">
      <w:pPr>
        <w:ind w:firstLine="708"/>
        <w:rPr>
          <w:lang w:val="en-US"/>
        </w:rPr>
      </w:pPr>
      <w:r w:rsidRPr="00341804">
        <w:rPr>
          <w:lang w:val="en-US"/>
        </w:rPr>
        <w:t xml:space="preserve">We thank the reviewer for </w:t>
      </w:r>
      <w:r w:rsidR="008D3D2E" w:rsidRPr="00341804">
        <w:rPr>
          <w:lang w:val="en-US"/>
        </w:rPr>
        <w:t xml:space="preserve">her/his insightful </w:t>
      </w:r>
      <w:r w:rsidRPr="00341804">
        <w:rPr>
          <w:lang w:val="en-US"/>
        </w:rPr>
        <w:t xml:space="preserve">thoughts on </w:t>
      </w:r>
      <w:r w:rsidR="008D3D2E" w:rsidRPr="00341804">
        <w:rPr>
          <w:lang w:val="en-US"/>
        </w:rPr>
        <w:t xml:space="preserve">our </w:t>
      </w:r>
      <w:r w:rsidRPr="00341804">
        <w:rPr>
          <w:lang w:val="en-US"/>
        </w:rPr>
        <w:t>manuscript. However, o</w:t>
      </w:r>
      <w:r w:rsidR="00E830F7" w:rsidRPr="00341804">
        <w:rPr>
          <w:lang w:val="en-US"/>
        </w:rPr>
        <w:t>xaliplatin is</w:t>
      </w:r>
      <w:r w:rsidR="00ED093F" w:rsidRPr="00341804">
        <w:rPr>
          <w:lang w:val="en-US"/>
        </w:rPr>
        <w:t xml:space="preserve"> a cytotoxic agent causing cell death via cross</w:t>
      </w:r>
      <w:r w:rsidR="008D3D2E" w:rsidRPr="00341804">
        <w:rPr>
          <w:lang w:val="en-US"/>
        </w:rPr>
        <w:t>-linking of</w:t>
      </w:r>
      <w:r w:rsidR="00ED093F" w:rsidRPr="00341804">
        <w:rPr>
          <w:lang w:val="en-US"/>
        </w:rPr>
        <w:t xml:space="preserve"> DNA. Oxaliplatin is not an </w:t>
      </w:r>
      <w:r w:rsidR="009A34AD" w:rsidRPr="00341804">
        <w:rPr>
          <w:lang w:val="en-US"/>
        </w:rPr>
        <w:t>“</w:t>
      </w:r>
      <w:r w:rsidR="00ED093F" w:rsidRPr="00341804">
        <w:rPr>
          <w:lang w:val="en-US"/>
        </w:rPr>
        <w:t>immunotherapy</w:t>
      </w:r>
      <w:r w:rsidR="009A34AD" w:rsidRPr="00341804">
        <w:rPr>
          <w:lang w:val="en-US"/>
        </w:rPr>
        <w:t>”</w:t>
      </w:r>
      <w:r w:rsidR="008D3D2E" w:rsidRPr="00341804">
        <w:rPr>
          <w:lang w:val="en-US"/>
        </w:rPr>
        <w:t xml:space="preserve"> per se,</w:t>
      </w:r>
      <w:r w:rsidR="00ED093F" w:rsidRPr="00341804">
        <w:rPr>
          <w:lang w:val="en-US"/>
        </w:rPr>
        <w:t xml:space="preserve"> and t</w:t>
      </w:r>
      <w:r w:rsidR="00E64559" w:rsidRPr="00341804">
        <w:rPr>
          <w:lang w:val="en-US"/>
        </w:rPr>
        <w:t xml:space="preserve">here is no evidence that oxaliplatin </w:t>
      </w:r>
      <w:r w:rsidR="004349BF" w:rsidRPr="00341804">
        <w:rPr>
          <w:lang w:val="en-US"/>
        </w:rPr>
        <w:t xml:space="preserve">alone </w:t>
      </w:r>
      <w:r w:rsidR="00E64559" w:rsidRPr="00341804">
        <w:rPr>
          <w:lang w:val="en-US"/>
        </w:rPr>
        <w:t xml:space="preserve">induces </w:t>
      </w:r>
      <w:r w:rsidR="009A34AD" w:rsidRPr="00341804">
        <w:rPr>
          <w:lang w:val="en-US"/>
        </w:rPr>
        <w:t>an ovalbumin</w:t>
      </w:r>
      <w:r w:rsidR="004349BF" w:rsidRPr="00341804">
        <w:rPr>
          <w:lang w:val="en-US"/>
        </w:rPr>
        <w:t>-specific immune response</w:t>
      </w:r>
      <w:r w:rsidR="00A16EC2" w:rsidRPr="00341804">
        <w:rPr>
          <w:lang w:val="en-US"/>
        </w:rPr>
        <w:t xml:space="preserve"> in mice</w:t>
      </w:r>
      <w:r w:rsidR="00540F52" w:rsidRPr="00341804">
        <w:rPr>
          <w:lang w:val="en-US"/>
        </w:rPr>
        <w:t xml:space="preserve">. </w:t>
      </w:r>
      <w:r w:rsidRPr="00341804">
        <w:rPr>
          <w:lang w:val="en-US"/>
        </w:rPr>
        <w:t>O</w:t>
      </w:r>
      <w:r w:rsidR="004349BF" w:rsidRPr="00341804">
        <w:rPr>
          <w:lang w:val="en-US"/>
        </w:rPr>
        <w:t xml:space="preserve">xaliplatin is a </w:t>
      </w:r>
      <w:r w:rsidR="00472FD3" w:rsidRPr="00341804">
        <w:rPr>
          <w:lang w:val="en-US"/>
        </w:rPr>
        <w:t>bona</w:t>
      </w:r>
      <w:r w:rsidR="00FE2B85" w:rsidRPr="00341804">
        <w:rPr>
          <w:lang w:val="en-US"/>
        </w:rPr>
        <w:t xml:space="preserve"> </w:t>
      </w:r>
      <w:r w:rsidR="00472FD3" w:rsidRPr="00341804">
        <w:rPr>
          <w:lang w:val="en-US"/>
        </w:rPr>
        <w:t>fide immunogenic cell death inducer mediating an adaptive immune response by triggering calreticulin exposure and HMGB1 release</w:t>
      </w:r>
      <w:r w:rsidR="00ED235E" w:rsidRPr="00341804">
        <w:rPr>
          <w:lang w:val="en-US"/>
        </w:rPr>
        <w:t xml:space="preserve"> of cancer cells</w:t>
      </w:r>
      <w:r w:rsidR="00472FD3" w:rsidRPr="00341804">
        <w:rPr>
          <w:lang w:val="en-US"/>
        </w:rPr>
        <w:fldChar w:fldCharType="begin">
          <w:fldData xml:space="preserve">PEVuZE5vdGU+PENpdGU+PEF1dGhvcj5UZXNuaWVyZTwvQXV0aG9yPjxZZWFyPjIwMTA8L1llYXI+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</w:fldData>
        </w:fldChar>
      </w:r>
      <w:r w:rsidR="004160F4" w:rsidRPr="00341804">
        <w:rPr>
          <w:lang w:val="en-US"/>
        </w:rPr>
        <w:instrText xml:space="preserve"> ADDIN EN.CITE </w:instrText>
      </w:r>
      <w:r w:rsidR="004160F4" w:rsidRPr="00341804">
        <w:rPr>
          <w:lang w:val="en-US"/>
        </w:rPr>
        <w:fldChar w:fldCharType="begin">
          <w:fldData xml:space="preserve">PEVuZE5vdGU+PENpdGU+PEF1dGhvcj5UZXNuaWVyZTwvQXV0aG9yPjxZZWFyPjIwMTA8L1llYXI+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</w:fldData>
        </w:fldChar>
      </w:r>
      <w:r w:rsidR="004160F4" w:rsidRPr="00341804">
        <w:rPr>
          <w:lang w:val="en-US"/>
        </w:rPr>
        <w:instrText xml:space="preserve"> ADDIN EN.CITE.DATA </w:instrText>
      </w:r>
      <w:r w:rsidR="004160F4" w:rsidRPr="00341804">
        <w:rPr>
          <w:lang w:val="en-US"/>
        </w:rPr>
      </w:r>
      <w:r w:rsidR="004160F4" w:rsidRPr="00341804">
        <w:rPr>
          <w:lang w:val="en-US"/>
        </w:rPr>
        <w:fldChar w:fldCharType="end"/>
      </w:r>
      <w:r w:rsidR="00472FD3" w:rsidRPr="00341804">
        <w:rPr>
          <w:lang w:val="en-US"/>
        </w:rPr>
      </w:r>
      <w:r w:rsidR="00472FD3" w:rsidRPr="00341804">
        <w:rPr>
          <w:lang w:val="en-US"/>
        </w:rPr>
        <w:fldChar w:fldCharType="separate"/>
      </w:r>
      <w:r w:rsidR="002B07EB" w:rsidRPr="00341804">
        <w:rPr>
          <w:noProof/>
          <w:vertAlign w:val="superscript"/>
          <w:lang w:val="en-US"/>
        </w:rPr>
        <w:t>5</w:t>
      </w:r>
      <w:r w:rsidR="00472FD3" w:rsidRPr="00341804">
        <w:rPr>
          <w:lang w:val="en-US"/>
        </w:rPr>
        <w:fldChar w:fldCharType="end"/>
      </w:r>
      <w:r w:rsidR="00472FD3" w:rsidRPr="00341804">
        <w:rPr>
          <w:lang w:val="en-US"/>
        </w:rPr>
        <w:t xml:space="preserve">. </w:t>
      </w:r>
      <w:r w:rsidR="00ED235E" w:rsidRPr="00341804">
        <w:rPr>
          <w:lang w:val="en-US"/>
        </w:rPr>
        <w:t>Essentially, t</w:t>
      </w:r>
      <w:r w:rsidR="00472FD3" w:rsidRPr="00341804">
        <w:rPr>
          <w:lang w:val="en-US"/>
        </w:rPr>
        <w:t xml:space="preserve">his protocol provides a screening </w:t>
      </w:r>
      <w:r w:rsidR="00ED235E" w:rsidRPr="00341804">
        <w:rPr>
          <w:lang w:val="en-US"/>
        </w:rPr>
        <w:t xml:space="preserve">method </w:t>
      </w:r>
      <w:r w:rsidR="00472FD3" w:rsidRPr="00341804">
        <w:rPr>
          <w:lang w:val="en-US"/>
        </w:rPr>
        <w:t xml:space="preserve">to detect </w:t>
      </w:r>
      <w:r w:rsidR="00ED235E" w:rsidRPr="00341804">
        <w:rPr>
          <w:lang w:val="en-US"/>
        </w:rPr>
        <w:t xml:space="preserve">modes of immunogenic cell death in cancer that potentially involve the release of immunogenic EVs. </w:t>
      </w:r>
    </w:p>
    <w:p w14:paraId="1BD83FDC" w14:textId="070F42DB" w:rsidR="00E64559" w:rsidRPr="00341804" w:rsidRDefault="00E64559" w:rsidP="00E64559">
      <w:pPr>
        <w:rPr>
          <w:lang w:val="en-US"/>
        </w:rPr>
      </w:pPr>
    </w:p>
    <w:p w14:paraId="5979C4E6" w14:textId="79F9D831" w:rsidR="00B55B05" w:rsidRPr="00341804" w:rsidRDefault="008D3D2E" w:rsidP="00341804">
      <w:pPr>
        <w:ind w:firstLine="708"/>
        <w:rPr>
          <w:lang w:val="en-US"/>
        </w:rPr>
      </w:pPr>
      <w:r w:rsidRPr="00341804">
        <w:rPr>
          <w:lang w:val="en-US"/>
        </w:rPr>
        <w:t>R</w:t>
      </w:r>
      <w:r w:rsidR="00D30961" w:rsidRPr="00341804">
        <w:rPr>
          <w:lang w:val="en-US"/>
        </w:rPr>
        <w:t>egarding quantification and characterization of EVs</w:t>
      </w:r>
      <w:r w:rsidR="00D053C0" w:rsidRPr="00341804">
        <w:rPr>
          <w:lang w:val="en-US"/>
        </w:rPr>
        <w:t xml:space="preserve"> (with nanoparticle tracking analysis, western blot, or others)</w:t>
      </w:r>
      <w:r w:rsidR="00D30961" w:rsidRPr="00341804">
        <w:rPr>
          <w:lang w:val="en-US"/>
        </w:rPr>
        <w:t xml:space="preserve">, we refer to MISEV2018 which resembles the current expert consensus in the field.  </w:t>
      </w:r>
    </w:p>
    <w:p w14:paraId="56BBC3E8" w14:textId="77777777" w:rsidR="00D30961" w:rsidRPr="00341804" w:rsidRDefault="00D30961" w:rsidP="00E64559">
      <w:pPr>
        <w:rPr>
          <w:lang w:val="en-US"/>
        </w:rPr>
      </w:pPr>
    </w:p>
    <w:p w14:paraId="3117BAEA" w14:textId="77777777" w:rsidR="00ED235E" w:rsidRPr="00341804" w:rsidRDefault="00E64559" w:rsidP="00E64559">
      <w:pPr>
        <w:rPr>
          <w:i/>
          <w:iCs/>
          <w:lang w:val="en-US"/>
        </w:rPr>
      </w:pPr>
      <w:r w:rsidRPr="00341804">
        <w:rPr>
          <w:i/>
          <w:iCs/>
          <w:lang w:val="en-US"/>
        </w:rPr>
        <w:t xml:space="preserve">The gating strategy for flow </w:t>
      </w:r>
      <w:proofErr w:type="spellStart"/>
      <w:r w:rsidRPr="00341804">
        <w:rPr>
          <w:i/>
          <w:iCs/>
          <w:lang w:val="en-US"/>
        </w:rPr>
        <w:t>cytrometry</w:t>
      </w:r>
      <w:proofErr w:type="spellEnd"/>
      <w:r w:rsidRPr="00341804">
        <w:rPr>
          <w:i/>
          <w:iCs/>
          <w:lang w:val="en-US"/>
        </w:rPr>
        <w:t xml:space="preserve"> is not the best. more markers should be used. </w:t>
      </w:r>
    </w:p>
    <w:p w14:paraId="6A05D363" w14:textId="3BA18987" w:rsidR="00ED235E" w:rsidRPr="00341804" w:rsidRDefault="00ED235E" w:rsidP="00E64559">
      <w:pPr>
        <w:rPr>
          <w:i/>
          <w:iCs/>
          <w:lang w:val="en-US"/>
        </w:rPr>
      </w:pPr>
    </w:p>
    <w:p w14:paraId="0BF7C732" w14:textId="6C898EE2" w:rsidR="00ED235E" w:rsidRPr="00341804" w:rsidRDefault="00D053C0" w:rsidP="00D053C0">
      <w:pPr>
        <w:ind w:firstLine="708"/>
        <w:rPr>
          <w:lang w:val="en-US"/>
        </w:rPr>
      </w:pPr>
      <w:r w:rsidRPr="00341804">
        <w:rPr>
          <w:lang w:val="en-US"/>
        </w:rPr>
        <w:t xml:space="preserve">We agree with the reviewer that more data about the induced immune response is desirable. In this protocol, however, we consciously chose to provide just the core method for detecting immunogenic EVs to preserve practicability for the reader. Multiple suggestions on how this method can be expanded, depending on the particular research question, have been added to the </w:t>
      </w:r>
      <w:r w:rsidR="008D3D2E" w:rsidRPr="00341804">
        <w:rPr>
          <w:lang w:val="en-US"/>
        </w:rPr>
        <w:t xml:space="preserve">revised </w:t>
      </w:r>
      <w:r w:rsidRPr="00341804">
        <w:rPr>
          <w:lang w:val="en-US"/>
        </w:rPr>
        <w:t>Discussion section. These suggestions include markers for T cell subpopulations and T cell function, among others.</w:t>
      </w:r>
    </w:p>
    <w:p w14:paraId="5E53BFF3" w14:textId="77777777" w:rsidR="00D053C0" w:rsidRPr="00341804" w:rsidRDefault="00D053C0" w:rsidP="00E64559">
      <w:pPr>
        <w:rPr>
          <w:i/>
          <w:iCs/>
          <w:lang w:val="en-US"/>
        </w:rPr>
      </w:pPr>
    </w:p>
    <w:p w14:paraId="20191A5D" w14:textId="77777777" w:rsidR="00540F52" w:rsidRPr="00341804" w:rsidRDefault="00E64559" w:rsidP="00E64559">
      <w:pPr>
        <w:rPr>
          <w:i/>
          <w:iCs/>
          <w:lang w:val="en-US"/>
        </w:rPr>
      </w:pPr>
      <w:r w:rsidRPr="00341804">
        <w:rPr>
          <w:i/>
          <w:iCs/>
          <w:lang w:val="en-US"/>
        </w:rPr>
        <w:t>Other concerns are listed below.</w:t>
      </w:r>
      <w:r w:rsidRPr="00341804">
        <w:rPr>
          <w:i/>
          <w:iCs/>
          <w:lang w:val="en-US"/>
        </w:rPr>
        <w:br/>
      </w:r>
      <w:r w:rsidRPr="00341804">
        <w:rPr>
          <w:i/>
          <w:iCs/>
          <w:lang w:val="en-US"/>
        </w:rPr>
        <w:br/>
        <w:t>Major Concerns:</w:t>
      </w:r>
      <w:r w:rsidRPr="00341804">
        <w:rPr>
          <w:i/>
          <w:iCs/>
          <w:lang w:val="en-US"/>
        </w:rPr>
        <w:br/>
        <w:t>Line 121 - seeding cells at such high confluency might not be desired. Will they not overgrow after 24 hours? Explain please.</w:t>
      </w:r>
    </w:p>
    <w:p w14:paraId="0C9ADD76" w14:textId="77777777" w:rsidR="00540F52" w:rsidRPr="00341804" w:rsidRDefault="00540F52" w:rsidP="00E64559">
      <w:pPr>
        <w:rPr>
          <w:lang w:val="en-US"/>
        </w:rPr>
      </w:pPr>
    </w:p>
    <w:p w14:paraId="26C75339" w14:textId="00E7C811" w:rsidR="008D3D2E" w:rsidRPr="00341804" w:rsidRDefault="00D053C0" w:rsidP="00D053C0">
      <w:pPr>
        <w:ind w:firstLine="708"/>
        <w:rPr>
          <w:lang w:val="en-US"/>
        </w:rPr>
      </w:pPr>
      <w:r w:rsidRPr="00341804">
        <w:rPr>
          <w:lang w:val="en-US"/>
        </w:rPr>
        <w:t>As the reviewer mentioned correctly, overgrowing of cells is not desired here. We, therefore, added a note that readers should adapt the cell concentration to their respective cell line. For B16.OVA, 400,000 cells per mL, works well</w:t>
      </w:r>
      <w:r w:rsidR="008D3D2E" w:rsidRPr="00341804">
        <w:rPr>
          <w:lang w:val="en-US"/>
        </w:rPr>
        <w:t xml:space="preserve"> in our hands</w:t>
      </w:r>
      <w:r w:rsidRPr="00341804">
        <w:rPr>
          <w:lang w:val="en-US"/>
        </w:rPr>
        <w:t>.</w:t>
      </w:r>
    </w:p>
    <w:p w14:paraId="385C7591" w14:textId="743B6CBC" w:rsidR="00F7271E" w:rsidRPr="00341804" w:rsidRDefault="00E64559" w:rsidP="00D053C0">
      <w:pPr>
        <w:ind w:firstLine="708"/>
        <w:rPr>
          <w:i/>
          <w:iCs/>
          <w:lang w:val="en-US"/>
        </w:rPr>
      </w:pPr>
      <w:r w:rsidRPr="00341804">
        <w:rPr>
          <w:i/>
          <w:iCs/>
          <w:lang w:val="en-US"/>
        </w:rPr>
        <w:br/>
        <w:t>Line 123 - explain better why oxaliplatin was used and provide references</w:t>
      </w:r>
    </w:p>
    <w:p w14:paraId="6833A884" w14:textId="77777777" w:rsidR="00F7271E" w:rsidRPr="00341804" w:rsidRDefault="00F7271E" w:rsidP="00E64559">
      <w:pPr>
        <w:rPr>
          <w:lang w:val="en-US"/>
        </w:rPr>
      </w:pPr>
    </w:p>
    <w:p w14:paraId="1EF7A391" w14:textId="2722570A" w:rsidR="00F7271E" w:rsidRPr="00341804" w:rsidRDefault="00FE2B85" w:rsidP="00994D24">
      <w:pPr>
        <w:ind w:firstLine="708"/>
        <w:rPr>
          <w:lang w:val="en-US"/>
        </w:rPr>
      </w:pPr>
      <w:r w:rsidRPr="00341804">
        <w:rPr>
          <w:lang w:val="en-US"/>
        </w:rPr>
        <w:t>As mentioned above, oxaliplatin was used as a bona fide immunogenic cell death inducer</w:t>
      </w:r>
      <w:r w:rsidR="00920AD2" w:rsidRPr="00341804">
        <w:rPr>
          <w:lang w:val="en-US"/>
        </w:rPr>
        <w:t xml:space="preserve"> </w:t>
      </w:r>
      <w:r w:rsidR="00CD7456" w:rsidRPr="00341804">
        <w:rPr>
          <w:lang w:val="en-US"/>
        </w:rPr>
        <w:t>in cancer</w:t>
      </w:r>
      <w:r w:rsidR="00920AD2" w:rsidRPr="00341804">
        <w:rPr>
          <w:lang w:val="en-US"/>
        </w:rPr>
        <w:t xml:space="preserve"> with high clinical relevance. </w:t>
      </w:r>
      <w:r w:rsidRPr="00341804">
        <w:rPr>
          <w:lang w:val="en-US"/>
        </w:rPr>
        <w:t xml:space="preserve">The reference to the original work of </w:t>
      </w:r>
      <w:proofErr w:type="spellStart"/>
      <w:r w:rsidRPr="00341804">
        <w:rPr>
          <w:lang w:val="en-US"/>
        </w:rPr>
        <w:t>Tesniere</w:t>
      </w:r>
      <w:proofErr w:type="spellEnd"/>
      <w:r w:rsidRPr="00341804">
        <w:rPr>
          <w:lang w:val="en-US"/>
        </w:rPr>
        <w:t xml:space="preserve"> et al.</w:t>
      </w:r>
      <w:r w:rsidRPr="00341804">
        <w:rPr>
          <w:lang w:val="en-US"/>
        </w:rPr>
        <w:fldChar w:fldCharType="begin">
          <w:fldData xml:space="preserve">PEVuZE5vdGU+PENpdGU+PEF1dGhvcj5UZXNuaWVyZTwvQXV0aG9yPjxZZWFyPjIwMTA8L1llYXI+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</w:fldData>
        </w:fldChar>
      </w:r>
      <w:r w:rsidR="004160F4" w:rsidRPr="00341804">
        <w:rPr>
          <w:lang w:val="en-US"/>
        </w:rPr>
        <w:instrText xml:space="preserve"> ADDIN EN.CITE </w:instrText>
      </w:r>
      <w:r w:rsidR="004160F4" w:rsidRPr="00341804">
        <w:rPr>
          <w:lang w:val="en-US"/>
        </w:rPr>
        <w:fldChar w:fldCharType="begin">
          <w:fldData xml:space="preserve">PEVuZE5vdGU+PENpdGU+PEF1dGhvcj5UZXNuaWVyZTwvQXV0aG9yPjxZZWFyPjIwMTA8L1llYXI+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</w:fldData>
        </w:fldChar>
      </w:r>
      <w:r w:rsidR="004160F4" w:rsidRPr="00341804">
        <w:rPr>
          <w:lang w:val="en-US"/>
        </w:rPr>
        <w:instrText xml:space="preserve"> ADDIN EN.CITE.DATA </w:instrText>
      </w:r>
      <w:r w:rsidR="004160F4" w:rsidRPr="00341804">
        <w:rPr>
          <w:lang w:val="en-US"/>
        </w:rPr>
      </w:r>
      <w:r w:rsidR="004160F4" w:rsidRPr="00341804">
        <w:rPr>
          <w:lang w:val="en-US"/>
        </w:rPr>
        <w:fldChar w:fldCharType="end"/>
      </w:r>
      <w:r w:rsidRPr="00341804">
        <w:rPr>
          <w:lang w:val="en-US"/>
        </w:rPr>
      </w:r>
      <w:r w:rsidRPr="00341804">
        <w:rPr>
          <w:lang w:val="en-US"/>
        </w:rPr>
        <w:fldChar w:fldCharType="separate"/>
      </w:r>
      <w:r w:rsidR="002B07EB" w:rsidRPr="00341804">
        <w:rPr>
          <w:noProof/>
          <w:vertAlign w:val="superscript"/>
          <w:lang w:val="en-US"/>
        </w:rPr>
        <w:t>5</w:t>
      </w:r>
      <w:r w:rsidRPr="00341804">
        <w:rPr>
          <w:lang w:val="en-US"/>
        </w:rPr>
        <w:fldChar w:fldCharType="end"/>
      </w:r>
      <w:r w:rsidRPr="00341804">
        <w:rPr>
          <w:lang w:val="en-US"/>
        </w:rPr>
        <w:t xml:space="preserve"> has been added to the manuscript. </w:t>
      </w:r>
    </w:p>
    <w:p w14:paraId="3AAA3802" w14:textId="77777777" w:rsidR="00FE2B85" w:rsidRPr="00341804" w:rsidRDefault="00E64559" w:rsidP="00E64559">
      <w:pPr>
        <w:rPr>
          <w:i/>
          <w:iCs/>
          <w:lang w:val="en-US"/>
        </w:rPr>
      </w:pPr>
      <w:r w:rsidRPr="00341804">
        <w:rPr>
          <w:lang w:val="en-US"/>
        </w:rPr>
        <w:br/>
      </w:r>
      <w:r w:rsidRPr="00341804">
        <w:rPr>
          <w:i/>
          <w:iCs/>
          <w:lang w:val="en-US"/>
        </w:rPr>
        <w:t>Line 133 - was the first spin also performed at 4C and were the pellets discarded, like for the 2, 000 spin?</w:t>
      </w:r>
    </w:p>
    <w:p w14:paraId="638029E2" w14:textId="77777777" w:rsidR="00FE2B85" w:rsidRPr="00341804" w:rsidRDefault="00FE2B85" w:rsidP="00E64559">
      <w:pPr>
        <w:rPr>
          <w:lang w:val="en-US"/>
        </w:rPr>
      </w:pPr>
    </w:p>
    <w:p w14:paraId="4251F787" w14:textId="1D051900" w:rsidR="00FE2B85" w:rsidRPr="00341804" w:rsidRDefault="00994D24" w:rsidP="00994D24">
      <w:pPr>
        <w:ind w:firstLine="708"/>
        <w:rPr>
          <w:lang w:val="en-US"/>
        </w:rPr>
      </w:pPr>
      <w:r w:rsidRPr="00341804">
        <w:rPr>
          <w:lang w:val="en-US"/>
        </w:rPr>
        <w:t xml:space="preserve">The reviewer is correct in this assumption. </w:t>
      </w:r>
      <w:r w:rsidR="00CD7456" w:rsidRPr="00341804">
        <w:rPr>
          <w:lang w:val="en-US"/>
        </w:rPr>
        <w:t>T</w:t>
      </w:r>
      <w:r w:rsidR="001372A3" w:rsidRPr="00341804">
        <w:rPr>
          <w:lang w:val="en-US"/>
        </w:rPr>
        <w:t xml:space="preserve">he paragraph </w:t>
      </w:r>
      <w:r w:rsidR="00CD7456" w:rsidRPr="00341804">
        <w:rPr>
          <w:lang w:val="en-US"/>
        </w:rPr>
        <w:t xml:space="preserve">has been edited to </w:t>
      </w:r>
      <w:r w:rsidR="001372A3" w:rsidRPr="00341804">
        <w:rPr>
          <w:lang w:val="en-US"/>
        </w:rPr>
        <w:t>provide more detail</w:t>
      </w:r>
      <w:r w:rsidR="00CD7456" w:rsidRPr="00341804">
        <w:rPr>
          <w:lang w:val="en-US"/>
        </w:rPr>
        <w:t>s to the</w:t>
      </w:r>
      <w:r w:rsidR="001372A3" w:rsidRPr="00341804">
        <w:rPr>
          <w:lang w:val="en-US"/>
        </w:rPr>
        <w:t xml:space="preserve"> instructions.</w:t>
      </w:r>
    </w:p>
    <w:p w14:paraId="65BACEF7" w14:textId="77777777" w:rsidR="000438C7" w:rsidRPr="00341804" w:rsidRDefault="00E64559" w:rsidP="00E64559">
      <w:pPr>
        <w:rPr>
          <w:i/>
          <w:iCs/>
          <w:lang w:val="en-US"/>
        </w:rPr>
      </w:pPr>
      <w:r w:rsidRPr="00341804">
        <w:rPr>
          <w:lang w:val="en-US"/>
        </w:rPr>
        <w:br/>
      </w:r>
      <w:r w:rsidRPr="00341804">
        <w:rPr>
          <w:i/>
          <w:iCs/>
          <w:lang w:val="en-US"/>
        </w:rPr>
        <w:t>Line 134 - The filter should be better explained - mention the make if possible. Is it 220 nm filter or 0.2 um filter?</w:t>
      </w:r>
    </w:p>
    <w:p w14:paraId="61847A8B" w14:textId="77777777" w:rsidR="000438C7" w:rsidRPr="00341804" w:rsidRDefault="000438C7" w:rsidP="00E64559">
      <w:pPr>
        <w:rPr>
          <w:lang w:val="en-US"/>
        </w:rPr>
      </w:pPr>
    </w:p>
    <w:p w14:paraId="33AE9254" w14:textId="19137DE2" w:rsidR="000438C7" w:rsidRPr="00341804" w:rsidRDefault="000438C7" w:rsidP="00994D24">
      <w:pPr>
        <w:ind w:firstLine="708"/>
        <w:rPr>
          <w:lang w:val="en-US"/>
        </w:rPr>
      </w:pPr>
      <w:r w:rsidRPr="00341804">
        <w:rPr>
          <w:lang w:val="en-US"/>
        </w:rPr>
        <w:t xml:space="preserve">In compliance with the policies of </w:t>
      </w:r>
      <w:proofErr w:type="spellStart"/>
      <w:r w:rsidRPr="00341804">
        <w:rPr>
          <w:lang w:val="en-US"/>
        </w:rPr>
        <w:t>JoVE</w:t>
      </w:r>
      <w:proofErr w:type="spellEnd"/>
      <w:r w:rsidRPr="00341804">
        <w:rPr>
          <w:lang w:val="en-US"/>
        </w:rPr>
        <w:t xml:space="preserve">, we do not mention product names in our manuscript. However, this information is provided in the table of materials. </w:t>
      </w:r>
    </w:p>
    <w:p w14:paraId="3DB9201D" w14:textId="77777777" w:rsidR="001372A3" w:rsidRPr="00341804" w:rsidRDefault="00E64559" w:rsidP="00E64559">
      <w:pPr>
        <w:rPr>
          <w:i/>
          <w:iCs/>
          <w:lang w:val="en-US"/>
        </w:rPr>
      </w:pPr>
      <w:r w:rsidRPr="00341804">
        <w:rPr>
          <w:lang w:val="en-US"/>
        </w:rPr>
        <w:br/>
      </w:r>
      <w:r w:rsidRPr="00341804">
        <w:rPr>
          <w:i/>
          <w:iCs/>
          <w:lang w:val="en-US"/>
        </w:rPr>
        <w:t>Line 136 - I am concerned with proteolysis at this stage of the preparation and I do not recommend longer storage. Are any inhibitors of proteolysis added, and are the preparations sterile and prevent bacterial growth? Cell viability assays might not provide the best therapeutic efficacy information on these EVs as their ultimate function is in promoting immunogenic responses in animals. Apart from proteolysis, I am interested in whether the structure of vesicles is affected after long term storage.</w:t>
      </w:r>
    </w:p>
    <w:p w14:paraId="7DA4425E" w14:textId="77777777" w:rsidR="001372A3" w:rsidRPr="00341804" w:rsidRDefault="001372A3" w:rsidP="00E64559">
      <w:pPr>
        <w:rPr>
          <w:lang w:val="en-US"/>
        </w:rPr>
      </w:pPr>
    </w:p>
    <w:p w14:paraId="0EA99C59" w14:textId="6B71E1E3" w:rsidR="00C25B51" w:rsidRPr="00341804" w:rsidRDefault="00CD7456" w:rsidP="00994D24">
      <w:pPr>
        <w:ind w:firstLine="708"/>
        <w:rPr>
          <w:color w:val="000000" w:themeColor="text1"/>
          <w:lang w:val="en-US"/>
        </w:rPr>
      </w:pPr>
      <w:r w:rsidRPr="00341804">
        <w:rPr>
          <w:lang w:val="en-US"/>
        </w:rPr>
        <w:t>Importantly, n</w:t>
      </w:r>
      <w:r w:rsidR="00C25B51" w:rsidRPr="00341804">
        <w:rPr>
          <w:lang w:val="en-US"/>
        </w:rPr>
        <w:t xml:space="preserve">o change in functionality after pausing the protocol for one day has been observed with the specific EVs described here. However, </w:t>
      </w:r>
      <w:r w:rsidRPr="00341804">
        <w:rPr>
          <w:lang w:val="en-US"/>
        </w:rPr>
        <w:t>in the Protocol section</w:t>
      </w:r>
      <w:r w:rsidR="00D053C0" w:rsidRPr="00341804">
        <w:rPr>
          <w:lang w:val="en-US"/>
        </w:rPr>
        <w:t>,</w:t>
      </w:r>
      <w:r w:rsidRPr="00341804">
        <w:rPr>
          <w:lang w:val="en-US"/>
        </w:rPr>
        <w:t xml:space="preserve"> </w:t>
      </w:r>
      <w:r w:rsidR="00C25B51" w:rsidRPr="00341804">
        <w:rPr>
          <w:lang w:val="en-US"/>
        </w:rPr>
        <w:t xml:space="preserve">we </w:t>
      </w:r>
      <w:r w:rsidR="00C25B51" w:rsidRPr="00341804">
        <w:rPr>
          <w:color w:val="000000" w:themeColor="text1"/>
          <w:lang w:val="en-US"/>
        </w:rPr>
        <w:t>strongly recommend adhering to the described timetable.</w:t>
      </w:r>
    </w:p>
    <w:p w14:paraId="459986A4" w14:textId="2DCF14E6" w:rsidR="00493FAA" w:rsidRPr="00341804" w:rsidRDefault="00493FAA" w:rsidP="00E64559">
      <w:pPr>
        <w:rPr>
          <w:color w:val="000000" w:themeColor="text1"/>
          <w:lang w:val="en-US"/>
        </w:rPr>
      </w:pPr>
    </w:p>
    <w:p w14:paraId="7C6194CA" w14:textId="5131F7DE" w:rsidR="00493FAA" w:rsidRPr="00341804" w:rsidRDefault="00CD7456" w:rsidP="00341804">
      <w:pPr>
        <w:ind w:firstLine="708"/>
        <w:rPr>
          <w:color w:val="000000" w:themeColor="text1"/>
          <w:lang w:val="en-US"/>
        </w:rPr>
      </w:pPr>
      <w:r w:rsidRPr="00341804">
        <w:rPr>
          <w:color w:val="000000" w:themeColor="text1"/>
          <w:lang w:val="en-US"/>
        </w:rPr>
        <w:t>The</w:t>
      </w:r>
      <w:r w:rsidR="00493FAA" w:rsidRPr="00341804">
        <w:rPr>
          <w:color w:val="000000" w:themeColor="text1"/>
          <w:lang w:val="en-US"/>
        </w:rPr>
        <w:t xml:space="preserve"> cell viability assay refers to evaluating the treatment substance</w:t>
      </w:r>
      <w:r w:rsidR="005D5E46" w:rsidRPr="00341804">
        <w:rPr>
          <w:color w:val="000000" w:themeColor="text1"/>
          <w:lang w:val="en-US"/>
        </w:rPr>
        <w:t>, not the EVs. Therefore, we have shifted it to step 1.4.</w:t>
      </w:r>
    </w:p>
    <w:p w14:paraId="003CCBDC" w14:textId="2B3E4353" w:rsidR="009428FD" w:rsidRPr="00341804" w:rsidRDefault="00E64559" w:rsidP="00E64559">
      <w:pPr>
        <w:rPr>
          <w:i/>
          <w:iCs/>
          <w:color w:val="000000" w:themeColor="text1"/>
          <w:lang w:val="en-US"/>
        </w:rPr>
      </w:pPr>
      <w:r w:rsidRPr="00341804">
        <w:rPr>
          <w:color w:val="000000" w:themeColor="text1"/>
          <w:lang w:val="en-US"/>
        </w:rPr>
        <w:br/>
      </w:r>
      <w:r w:rsidRPr="00341804">
        <w:rPr>
          <w:i/>
          <w:iCs/>
          <w:color w:val="000000" w:themeColor="text1"/>
          <w:lang w:val="en-US"/>
        </w:rPr>
        <w:t>Line 140 - what reagent is exactly used and why is the incubation so lengthy?</w:t>
      </w:r>
    </w:p>
    <w:p w14:paraId="47B587FB" w14:textId="77777777" w:rsidR="009428FD" w:rsidRPr="00341804" w:rsidRDefault="009428FD" w:rsidP="00E64559">
      <w:pPr>
        <w:rPr>
          <w:lang w:val="en-US"/>
        </w:rPr>
      </w:pPr>
    </w:p>
    <w:p w14:paraId="7353D514" w14:textId="13823FB8" w:rsidR="00C25B51" w:rsidRPr="00341804" w:rsidRDefault="00C25B51" w:rsidP="00994D24">
      <w:pPr>
        <w:ind w:firstLine="708"/>
        <w:rPr>
          <w:lang w:val="en-US"/>
        </w:rPr>
      </w:pPr>
      <w:r w:rsidRPr="00341804">
        <w:rPr>
          <w:lang w:val="en-US"/>
        </w:rPr>
        <w:t xml:space="preserve">These steps of the protocol resemble the instructions of the manufacturer. </w:t>
      </w:r>
      <w:r w:rsidR="00994D24" w:rsidRPr="00341804">
        <w:rPr>
          <w:lang w:val="en-US"/>
        </w:rPr>
        <w:t xml:space="preserve">The manufacturer does not provide the composition of this reagent. </w:t>
      </w:r>
    </w:p>
    <w:p w14:paraId="28355B9D" w14:textId="1BDFC9F7" w:rsidR="001D6C02" w:rsidRPr="00341804" w:rsidRDefault="00E64559" w:rsidP="00E64559">
      <w:pPr>
        <w:rPr>
          <w:i/>
          <w:iCs/>
          <w:lang w:val="en-US"/>
        </w:rPr>
      </w:pPr>
      <w:r w:rsidRPr="00341804">
        <w:rPr>
          <w:lang w:val="en-US"/>
        </w:rPr>
        <w:br/>
      </w:r>
      <w:r w:rsidRPr="00341804">
        <w:rPr>
          <w:i/>
          <w:iCs/>
          <w:lang w:val="en-US"/>
        </w:rPr>
        <w:t>Line 157-158. - I am interested in the storage conditions at -80C for 28 days. Was this established by the authors? The paper is citing a review. Always cite research papers, not reviews, or indicate it very clearly in the text if you are citing a review rather than an original research paper.</w:t>
      </w:r>
    </w:p>
    <w:p w14:paraId="37EC9F3B" w14:textId="77777777" w:rsidR="001D6C02" w:rsidRPr="00341804" w:rsidRDefault="001D6C02" w:rsidP="00E64559">
      <w:pPr>
        <w:rPr>
          <w:i/>
          <w:iCs/>
          <w:lang w:val="en-US"/>
        </w:rPr>
      </w:pPr>
    </w:p>
    <w:p w14:paraId="63342C94" w14:textId="3D01A21F" w:rsidR="001D6C02" w:rsidRPr="00341804" w:rsidRDefault="00D053C0" w:rsidP="00994D24">
      <w:pPr>
        <w:ind w:firstLine="708"/>
        <w:rPr>
          <w:lang w:val="en-US"/>
        </w:rPr>
      </w:pPr>
      <w:r w:rsidRPr="00341804">
        <w:rPr>
          <w:lang w:val="en-US"/>
        </w:rPr>
        <w:t xml:space="preserve">Undoubtedly, direct use of EVs after their isolation is the safest option, though not always feasible. However, we have added the recommendation to apply the EVs in vivo directly. Importantly, no change in functionality after storage at -80 °C for four weeks has been observed with the specific EVs described here. Moreover, </w:t>
      </w:r>
      <w:r w:rsidR="008E589A" w:rsidRPr="00341804">
        <w:rPr>
          <w:lang w:val="en-US"/>
        </w:rPr>
        <w:t xml:space="preserve">in </w:t>
      </w:r>
      <w:r w:rsidRPr="00341804">
        <w:rPr>
          <w:lang w:val="en-US"/>
        </w:rPr>
        <w:t>the</w:t>
      </w:r>
      <w:r w:rsidR="008E589A" w:rsidRPr="00341804">
        <w:rPr>
          <w:lang w:val="en-US"/>
        </w:rPr>
        <w:t>ir</w:t>
      </w:r>
      <w:r w:rsidRPr="00341804">
        <w:rPr>
          <w:lang w:val="en-US"/>
        </w:rPr>
        <w:t xml:space="preserve"> work</w:t>
      </w:r>
      <w:r w:rsidR="008E589A" w:rsidRPr="00341804">
        <w:rPr>
          <w:lang w:val="en-US"/>
        </w:rPr>
        <w:t>,</w:t>
      </w:r>
      <w:r w:rsidRPr="00341804">
        <w:rPr>
          <w:lang w:val="en-US"/>
        </w:rPr>
        <w:t xml:space="preserve"> </w:t>
      </w:r>
      <w:proofErr w:type="spellStart"/>
      <w:r w:rsidRPr="00341804">
        <w:rPr>
          <w:lang w:val="en-US"/>
        </w:rPr>
        <w:t>Jeyaram</w:t>
      </w:r>
      <w:proofErr w:type="spellEnd"/>
      <w:r w:rsidRPr="00341804">
        <w:rPr>
          <w:lang w:val="en-US"/>
        </w:rPr>
        <w:t xml:space="preserve"> and Jay review</w:t>
      </w:r>
      <w:r w:rsidR="008E589A" w:rsidRPr="00341804">
        <w:rPr>
          <w:lang w:val="en-US"/>
        </w:rPr>
        <w:t xml:space="preserve"> </w:t>
      </w:r>
      <w:r w:rsidRPr="00341804">
        <w:rPr>
          <w:lang w:val="en-US"/>
        </w:rPr>
        <w:t xml:space="preserve">published data about the impact of storage conditions on the number, content, and functionality of various EVs and, ultimately, recommends storage at </w:t>
      </w:r>
      <w:r w:rsidR="00C25B51" w:rsidRPr="00341804">
        <w:rPr>
          <w:color w:val="000000" w:themeColor="text1"/>
          <w:lang w:val="en-US"/>
        </w:rPr>
        <w:t>-80 °C</w:t>
      </w:r>
      <w:r w:rsidR="00C25B51" w:rsidRPr="00341804">
        <w:rPr>
          <w:lang w:val="en-US"/>
        </w:rPr>
        <w:fldChar w:fldCharType="begin">
          <w:fldData xml:space="preserve">PEVuZE5vdGU+PENpdGU+PEF1dGhvcj5KZXlhcmFtPC9BdXRob3I+PFllYXI+MjAxNzwvWWVhcj48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</w:fldData>
        </w:fldChar>
      </w:r>
      <w:r w:rsidR="004160F4" w:rsidRPr="00341804">
        <w:rPr>
          <w:lang w:val="en-US"/>
        </w:rPr>
        <w:instrText xml:space="preserve"> ADDIN EN.CITE </w:instrText>
      </w:r>
      <w:r w:rsidR="004160F4" w:rsidRPr="00341804">
        <w:rPr>
          <w:lang w:val="en-US"/>
        </w:rPr>
        <w:fldChar w:fldCharType="begin">
          <w:fldData xml:space="preserve">PEVuZE5vdGU+PENpdGU+PEF1dGhvcj5KZXlhcmFtPC9BdXRob3I+PFllYXI+MjAxNzwvWWVhcj48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</w:fldData>
        </w:fldChar>
      </w:r>
      <w:r w:rsidR="004160F4" w:rsidRPr="00341804">
        <w:rPr>
          <w:lang w:val="en-US"/>
        </w:rPr>
        <w:instrText xml:space="preserve"> ADDIN EN.CITE.DATA </w:instrText>
      </w:r>
      <w:r w:rsidR="004160F4" w:rsidRPr="00341804">
        <w:rPr>
          <w:lang w:val="en-US"/>
        </w:rPr>
      </w:r>
      <w:r w:rsidR="004160F4" w:rsidRPr="00341804">
        <w:rPr>
          <w:lang w:val="en-US"/>
        </w:rPr>
        <w:fldChar w:fldCharType="end"/>
      </w:r>
      <w:r w:rsidR="00C25B51" w:rsidRPr="00341804">
        <w:rPr>
          <w:lang w:val="en-US"/>
        </w:rPr>
      </w:r>
      <w:r w:rsidR="00C25B51" w:rsidRPr="00341804">
        <w:rPr>
          <w:lang w:val="en-US"/>
        </w:rPr>
        <w:fldChar w:fldCharType="separate"/>
      </w:r>
      <w:r w:rsidR="002B07EB" w:rsidRPr="00341804">
        <w:rPr>
          <w:noProof/>
          <w:vertAlign w:val="superscript"/>
          <w:lang w:val="en-US"/>
        </w:rPr>
        <w:t>6</w:t>
      </w:r>
      <w:r w:rsidR="00C25B51" w:rsidRPr="00341804">
        <w:rPr>
          <w:lang w:val="en-US"/>
        </w:rPr>
        <w:fldChar w:fldCharType="end"/>
      </w:r>
      <w:r w:rsidR="00C25B51" w:rsidRPr="00341804">
        <w:rPr>
          <w:lang w:val="en-US"/>
        </w:rPr>
        <w:t>.</w:t>
      </w:r>
      <w:r w:rsidR="00493FAA" w:rsidRPr="00341804">
        <w:rPr>
          <w:lang w:val="en-US"/>
        </w:rPr>
        <w:t xml:space="preserve"> This review </w:t>
      </w:r>
      <w:r w:rsidR="00493FAA" w:rsidRPr="00341804">
        <w:rPr>
          <w:lang w:val="en-US"/>
        </w:rPr>
        <w:lastRenderedPageBreak/>
        <w:t xml:space="preserve">thus provides more information than any single original research paper. We </w:t>
      </w:r>
      <w:r w:rsidR="00CD7456" w:rsidRPr="00341804">
        <w:rPr>
          <w:lang w:val="en-US"/>
        </w:rPr>
        <w:t xml:space="preserve">changed the </w:t>
      </w:r>
      <w:r w:rsidR="00493FAA" w:rsidRPr="00341804">
        <w:rPr>
          <w:lang w:val="en-US"/>
        </w:rPr>
        <w:t xml:space="preserve">wording </w:t>
      </w:r>
      <w:r w:rsidR="00CD7456" w:rsidRPr="00341804">
        <w:rPr>
          <w:lang w:val="en-US"/>
        </w:rPr>
        <w:t>to make this clear</w:t>
      </w:r>
      <w:r w:rsidR="00493FAA" w:rsidRPr="00341804">
        <w:rPr>
          <w:lang w:val="en-US"/>
        </w:rPr>
        <w:t xml:space="preserve">. </w:t>
      </w:r>
    </w:p>
    <w:p w14:paraId="47BA73E2" w14:textId="77777777" w:rsidR="005D5E46" w:rsidRPr="00341804" w:rsidRDefault="00E64559" w:rsidP="00E64559">
      <w:pPr>
        <w:rPr>
          <w:i/>
          <w:iCs/>
          <w:lang w:val="en-US"/>
        </w:rPr>
      </w:pPr>
      <w:r w:rsidRPr="00341804">
        <w:rPr>
          <w:i/>
          <w:iCs/>
          <w:lang w:val="en-US"/>
        </w:rPr>
        <w:br/>
        <w:t>Line 168-170 - the number of vesicles should be first established empirically and these data should be shown. I would not pick a dose normalized to a microliter of vesicles but number of vesicles or microgram of vesicles. This approach lacks in rigor.</w:t>
      </w:r>
    </w:p>
    <w:p w14:paraId="3236B759" w14:textId="77777777" w:rsidR="005D5E46" w:rsidRPr="00341804" w:rsidRDefault="005D5E46" w:rsidP="00E64559">
      <w:pPr>
        <w:rPr>
          <w:lang w:val="en-US"/>
        </w:rPr>
      </w:pPr>
    </w:p>
    <w:p w14:paraId="1A98018C" w14:textId="02B5537C" w:rsidR="005D5E46" w:rsidRPr="00341804" w:rsidRDefault="005D5E46" w:rsidP="00012C8A">
      <w:pPr>
        <w:ind w:firstLine="708"/>
        <w:rPr>
          <w:lang w:val="en-US"/>
        </w:rPr>
      </w:pPr>
      <w:r w:rsidRPr="00341804">
        <w:rPr>
          <w:lang w:val="en-US"/>
        </w:rPr>
        <w:t>We partly disagree with the reviewer’s opinion in this context.</w:t>
      </w:r>
      <w:r w:rsidR="006B4AB1" w:rsidRPr="00341804">
        <w:rPr>
          <w:lang w:val="en-US"/>
        </w:rPr>
        <w:t xml:space="preserve"> Normalizing the amount of EVs </w:t>
      </w:r>
      <w:r w:rsidR="00DC214B" w:rsidRPr="00341804">
        <w:rPr>
          <w:lang w:val="en-US"/>
        </w:rPr>
        <w:t xml:space="preserve">for immunization only </w:t>
      </w:r>
      <w:r w:rsidR="00670DC7" w:rsidRPr="00341804">
        <w:rPr>
          <w:lang w:val="en-US"/>
        </w:rPr>
        <w:t xml:space="preserve">allows </w:t>
      </w:r>
      <w:r w:rsidR="00D053C0" w:rsidRPr="00341804">
        <w:rPr>
          <w:lang w:val="en-US"/>
        </w:rPr>
        <w:t xml:space="preserve">addressing </w:t>
      </w:r>
      <w:r w:rsidR="00DC214B" w:rsidRPr="00341804">
        <w:rPr>
          <w:lang w:val="en-US"/>
        </w:rPr>
        <w:t xml:space="preserve">qualitative alterations in EV biogenesis. Immunization with the total amount produced by a constant number of cells, though, addresses qualitative </w:t>
      </w:r>
      <w:r w:rsidR="00DC214B" w:rsidRPr="00341804">
        <w:rPr>
          <w:i/>
          <w:iCs/>
          <w:lang w:val="en-US"/>
        </w:rPr>
        <w:t>and</w:t>
      </w:r>
      <w:r w:rsidR="00DC214B" w:rsidRPr="00341804">
        <w:rPr>
          <w:lang w:val="en-US"/>
        </w:rPr>
        <w:t xml:space="preserve"> quantitative alterations contributing to the immunogenicity of EVs. Hence, the </w:t>
      </w:r>
      <w:r w:rsidR="00670DC7" w:rsidRPr="00341804">
        <w:rPr>
          <w:lang w:val="en-US"/>
        </w:rPr>
        <w:t>choice</w:t>
      </w:r>
      <w:r w:rsidR="00DC214B" w:rsidRPr="00341804">
        <w:rPr>
          <w:lang w:val="en-US"/>
        </w:rPr>
        <w:t xml:space="preserve"> between the two options depends on the research question. As the latter reflects the </w:t>
      </w:r>
      <w:r w:rsidR="00670DC7" w:rsidRPr="00341804">
        <w:rPr>
          <w:lang w:val="en-US"/>
        </w:rPr>
        <w:t xml:space="preserve">biological situation </w:t>
      </w:r>
      <w:r w:rsidR="008E589A" w:rsidRPr="00341804">
        <w:rPr>
          <w:lang w:val="en-US"/>
        </w:rPr>
        <w:t xml:space="preserve">more </w:t>
      </w:r>
      <w:r w:rsidR="00670DC7" w:rsidRPr="00341804">
        <w:rPr>
          <w:lang w:val="en-US"/>
        </w:rPr>
        <w:t xml:space="preserve">comprehensively, we suggest it to </w:t>
      </w:r>
      <w:r w:rsidR="008E589A" w:rsidRPr="00341804">
        <w:rPr>
          <w:lang w:val="en-US"/>
        </w:rPr>
        <w:t xml:space="preserve">the </w:t>
      </w:r>
      <w:r w:rsidR="00670DC7" w:rsidRPr="00341804">
        <w:rPr>
          <w:lang w:val="en-US"/>
        </w:rPr>
        <w:t xml:space="preserve">reader. </w:t>
      </w:r>
    </w:p>
    <w:p w14:paraId="5BDA0233" w14:textId="77777777" w:rsidR="00670DC7" w:rsidRPr="00341804" w:rsidRDefault="00E64559" w:rsidP="00E64559">
      <w:pPr>
        <w:rPr>
          <w:i/>
          <w:iCs/>
          <w:lang w:val="en-US"/>
        </w:rPr>
      </w:pPr>
      <w:r w:rsidRPr="00341804">
        <w:rPr>
          <w:lang w:val="en-US"/>
        </w:rPr>
        <w:br/>
      </w:r>
      <w:r w:rsidRPr="00341804">
        <w:rPr>
          <w:i/>
          <w:iCs/>
          <w:lang w:val="en-US"/>
        </w:rPr>
        <w:t xml:space="preserve">Line 175-176 - why was this type of immunization chosen over other delivery types? Are mice </w:t>
      </w:r>
      <w:proofErr w:type="gramStart"/>
      <w:r w:rsidRPr="00341804">
        <w:rPr>
          <w:i/>
          <w:iCs/>
          <w:lang w:val="en-US"/>
        </w:rPr>
        <w:t>anesthetized ?</w:t>
      </w:r>
      <w:proofErr w:type="gramEnd"/>
      <w:r w:rsidRPr="00341804">
        <w:rPr>
          <w:i/>
          <w:iCs/>
          <w:lang w:val="en-US"/>
        </w:rPr>
        <w:t xml:space="preserve"> Likewise, in later sections (section 3), the sacrifice of mice is not described, and it would be good to have entire protocol spelled out.</w:t>
      </w:r>
    </w:p>
    <w:p w14:paraId="0EBAB63D" w14:textId="77777777" w:rsidR="00670DC7" w:rsidRPr="00341804" w:rsidRDefault="00670DC7" w:rsidP="00E64559">
      <w:pPr>
        <w:rPr>
          <w:lang w:val="en-US"/>
        </w:rPr>
      </w:pPr>
    </w:p>
    <w:p w14:paraId="6120B4F7" w14:textId="06C4AE7F" w:rsidR="00670DC7" w:rsidRPr="00341804" w:rsidRDefault="00F50222" w:rsidP="00012C8A">
      <w:pPr>
        <w:ind w:firstLine="708"/>
        <w:rPr>
          <w:lang w:val="en-US"/>
        </w:rPr>
      </w:pPr>
      <w:r w:rsidRPr="00341804">
        <w:rPr>
          <w:lang w:val="en-US"/>
        </w:rPr>
        <w:t xml:space="preserve">Injection into the hindfoot was chosen due to local regulation for animal welfare. </w:t>
      </w:r>
      <w:r w:rsidR="008E589A" w:rsidRPr="00341804">
        <w:rPr>
          <w:lang w:val="en-US"/>
        </w:rPr>
        <w:t xml:space="preserve">For organ harvest, mice </w:t>
      </w:r>
      <w:r w:rsidRPr="00341804">
        <w:rPr>
          <w:lang w:val="en-US"/>
        </w:rPr>
        <w:t>were sacrificed by cervical dislocation. No anesthesia was used</w:t>
      </w:r>
      <w:r w:rsidR="00012C8A" w:rsidRPr="00341804">
        <w:rPr>
          <w:lang w:val="en-US"/>
        </w:rPr>
        <w:t xml:space="preserve"> in either case</w:t>
      </w:r>
      <w:r w:rsidRPr="00341804">
        <w:rPr>
          <w:lang w:val="en-US"/>
        </w:rPr>
        <w:t>.</w:t>
      </w:r>
      <w:r w:rsidR="001D7DD1" w:rsidRPr="00341804">
        <w:rPr>
          <w:lang w:val="en-US"/>
        </w:rPr>
        <w:t xml:space="preserve"> This has been integrated into the protocol.</w:t>
      </w:r>
    </w:p>
    <w:p w14:paraId="173DC2E6" w14:textId="77777777" w:rsidR="00F50222" w:rsidRPr="00341804" w:rsidRDefault="00E64559" w:rsidP="00E64559">
      <w:pPr>
        <w:rPr>
          <w:i/>
          <w:iCs/>
          <w:lang w:val="en-US"/>
        </w:rPr>
      </w:pPr>
      <w:r w:rsidRPr="00341804">
        <w:rPr>
          <w:lang w:val="en-US"/>
        </w:rPr>
        <w:br/>
      </w:r>
      <w:r w:rsidRPr="00341804">
        <w:rPr>
          <w:i/>
          <w:iCs/>
          <w:lang w:val="en-US"/>
        </w:rPr>
        <w:t>Line 188 - how many milliliters of RMPI is used? Is the spleen just mashed with strainer and no bead-based lysis is used?</w:t>
      </w:r>
    </w:p>
    <w:p w14:paraId="125DE92A" w14:textId="77777777" w:rsidR="00F50222" w:rsidRPr="00341804" w:rsidRDefault="00F50222" w:rsidP="00E64559">
      <w:pPr>
        <w:rPr>
          <w:lang w:val="en-US"/>
        </w:rPr>
      </w:pPr>
    </w:p>
    <w:p w14:paraId="5E66C838" w14:textId="7F27BA60" w:rsidR="00F50222" w:rsidRPr="00341804" w:rsidRDefault="004E745D" w:rsidP="00012C8A">
      <w:pPr>
        <w:ind w:firstLine="708"/>
        <w:rPr>
          <w:lang w:val="en-US"/>
        </w:rPr>
      </w:pPr>
      <w:r w:rsidRPr="00341804">
        <w:rPr>
          <w:lang w:val="en-US"/>
        </w:rPr>
        <w:t>5</w:t>
      </w:r>
      <w:r w:rsidR="008C7346" w:rsidRPr="00341804">
        <w:rPr>
          <w:lang w:val="en-US"/>
        </w:rPr>
        <w:t xml:space="preserve"> – </w:t>
      </w:r>
      <w:r w:rsidRPr="00341804">
        <w:rPr>
          <w:lang w:val="en-US"/>
        </w:rPr>
        <w:t xml:space="preserve">10 mL </w:t>
      </w:r>
      <w:proofErr w:type="spellStart"/>
      <w:r w:rsidRPr="00341804">
        <w:rPr>
          <w:lang w:val="en-US"/>
        </w:rPr>
        <w:t>cRPMI</w:t>
      </w:r>
      <w:proofErr w:type="spellEnd"/>
      <w:r w:rsidRPr="00341804">
        <w:rPr>
          <w:lang w:val="en-US"/>
        </w:rPr>
        <w:t xml:space="preserve"> was used. </w:t>
      </w:r>
      <w:r w:rsidR="001D7DD1" w:rsidRPr="00341804">
        <w:rPr>
          <w:lang w:val="en-US"/>
        </w:rPr>
        <w:t xml:space="preserve">This has been added to the protocol. </w:t>
      </w:r>
      <w:r w:rsidRPr="00341804">
        <w:rPr>
          <w:lang w:val="en-US"/>
        </w:rPr>
        <w:t xml:space="preserve">Spleens were mashed with a strainer as described in the protocol. </w:t>
      </w:r>
    </w:p>
    <w:p w14:paraId="3E5A3145" w14:textId="77777777" w:rsidR="004E745D" w:rsidRPr="00341804" w:rsidRDefault="00E64559" w:rsidP="00E64559">
      <w:pPr>
        <w:rPr>
          <w:i/>
          <w:iCs/>
          <w:lang w:val="en-US"/>
        </w:rPr>
      </w:pPr>
      <w:r w:rsidRPr="00341804">
        <w:rPr>
          <w:lang w:val="en-US"/>
        </w:rPr>
        <w:br/>
      </w:r>
      <w:r w:rsidRPr="00341804">
        <w:rPr>
          <w:i/>
          <w:iCs/>
          <w:lang w:val="en-US"/>
        </w:rPr>
        <w:t>Line 191 - It is unclear why red blood cells lysis would be skipped. Please provide citation.</w:t>
      </w:r>
    </w:p>
    <w:p w14:paraId="7D9420A2" w14:textId="77777777" w:rsidR="004E745D" w:rsidRPr="00341804" w:rsidRDefault="004E745D" w:rsidP="00E64559">
      <w:pPr>
        <w:rPr>
          <w:lang w:val="en-US"/>
        </w:rPr>
      </w:pPr>
    </w:p>
    <w:p w14:paraId="51875E7F" w14:textId="490EB7C8" w:rsidR="004E745D" w:rsidRPr="00341804" w:rsidRDefault="004E745D" w:rsidP="00012C8A">
      <w:pPr>
        <w:ind w:firstLine="708"/>
        <w:rPr>
          <w:lang w:val="en-US"/>
        </w:rPr>
      </w:pPr>
      <w:r w:rsidRPr="00341804">
        <w:rPr>
          <w:lang w:val="en-US"/>
        </w:rPr>
        <w:t>Due to its anatomy, spleens are rich in erythrocytes</w:t>
      </w:r>
      <w:r w:rsidR="00D053C0" w:rsidRPr="00341804">
        <w:rPr>
          <w:lang w:val="en-US"/>
        </w:rPr>
        <w:t>,</w:t>
      </w:r>
      <w:r w:rsidRPr="00341804">
        <w:rPr>
          <w:lang w:val="en-US"/>
        </w:rPr>
        <w:t xml:space="preserve"> unlike lymph nodes. </w:t>
      </w:r>
      <w:r w:rsidR="00012C8A" w:rsidRPr="00341804">
        <w:rPr>
          <w:lang w:val="en-US"/>
        </w:rPr>
        <w:t xml:space="preserve">The low number of erythrocytes in lymph nodes does not interfere with downstream analysis. </w:t>
      </w:r>
    </w:p>
    <w:p w14:paraId="56E320BF" w14:textId="77777777" w:rsidR="004E745D" w:rsidRPr="00341804" w:rsidRDefault="00E64559" w:rsidP="00E64559">
      <w:pPr>
        <w:rPr>
          <w:i/>
          <w:iCs/>
          <w:lang w:val="en-US"/>
        </w:rPr>
      </w:pPr>
      <w:r w:rsidRPr="00341804">
        <w:rPr>
          <w:lang w:val="en-US"/>
        </w:rPr>
        <w:br/>
      </w:r>
      <w:r w:rsidRPr="00341804">
        <w:rPr>
          <w:i/>
          <w:iCs/>
          <w:lang w:val="en-US"/>
        </w:rPr>
        <w:t>Line 200-204 - why is incubation 48 hours and not shorter? Also, you will likely analyze the production and not necessary secretion of cytokines if you do intracellular staining. Please fix this detail and be specific on the planned measurements.</w:t>
      </w:r>
    </w:p>
    <w:p w14:paraId="66EB64EE" w14:textId="77777777" w:rsidR="004E745D" w:rsidRPr="00341804" w:rsidRDefault="004E745D" w:rsidP="00E64559">
      <w:pPr>
        <w:rPr>
          <w:lang w:val="en-US"/>
        </w:rPr>
      </w:pPr>
    </w:p>
    <w:p w14:paraId="2C69B361" w14:textId="261DFFA0" w:rsidR="00824C51" w:rsidRPr="00341804" w:rsidRDefault="008E589A" w:rsidP="00012C8A">
      <w:pPr>
        <w:ind w:firstLine="708"/>
        <w:rPr>
          <w:lang w:val="en-US"/>
        </w:rPr>
      </w:pPr>
      <w:r w:rsidRPr="00341804">
        <w:rPr>
          <w:lang w:val="en-US"/>
        </w:rPr>
        <w:t xml:space="preserve">We did ex vivo restimulation with the full-length ovalbumin protein. </w:t>
      </w:r>
      <w:r w:rsidR="008C7346" w:rsidRPr="00341804">
        <w:rPr>
          <w:lang w:val="en-US"/>
        </w:rPr>
        <w:t xml:space="preserve">Incubation </w:t>
      </w:r>
      <w:r w:rsidR="001D7DD1" w:rsidRPr="00341804">
        <w:rPr>
          <w:lang w:val="en-US"/>
        </w:rPr>
        <w:t>for</w:t>
      </w:r>
      <w:r w:rsidR="008C7346" w:rsidRPr="00341804">
        <w:rPr>
          <w:lang w:val="en-US"/>
        </w:rPr>
        <w:t xml:space="preserve"> 48 </w:t>
      </w:r>
      <w:r w:rsidR="001D7DD1" w:rsidRPr="00341804">
        <w:rPr>
          <w:lang w:val="en-US"/>
        </w:rPr>
        <w:t xml:space="preserve">h </w:t>
      </w:r>
      <w:r w:rsidR="008C7346" w:rsidRPr="00341804">
        <w:rPr>
          <w:lang w:val="en-US"/>
        </w:rPr>
        <w:t>was performed to give sufficient time for ovalbumin uptake, processing</w:t>
      </w:r>
      <w:r w:rsidR="00D053C0" w:rsidRPr="00341804">
        <w:rPr>
          <w:lang w:val="en-US"/>
        </w:rPr>
        <w:t>,</w:t>
      </w:r>
      <w:r w:rsidR="008C7346" w:rsidRPr="00341804">
        <w:rPr>
          <w:lang w:val="en-US"/>
        </w:rPr>
        <w:t xml:space="preserve"> and presentation by antigen-presenting cells and subsequent stimulation of the T</w:t>
      </w:r>
      <w:r w:rsidR="00012C8A" w:rsidRPr="00341804">
        <w:rPr>
          <w:lang w:val="en-US"/>
        </w:rPr>
        <w:t xml:space="preserve"> cell receptor</w:t>
      </w:r>
      <w:r w:rsidR="008C7346" w:rsidRPr="00341804">
        <w:rPr>
          <w:lang w:val="en-US"/>
        </w:rPr>
        <w:t xml:space="preserve">. </w:t>
      </w:r>
      <w:r w:rsidRPr="00341804">
        <w:rPr>
          <w:lang w:val="en-US"/>
        </w:rPr>
        <w:t>Using ovalbumin’s immunogenic</w:t>
      </w:r>
      <w:r w:rsidR="008C7346" w:rsidRPr="00341804">
        <w:rPr>
          <w:lang w:val="en-US"/>
        </w:rPr>
        <w:t xml:space="preserve"> </w:t>
      </w:r>
      <w:r w:rsidRPr="00341804">
        <w:rPr>
          <w:lang w:val="en-US"/>
        </w:rPr>
        <w:t xml:space="preserve">peptide </w:t>
      </w:r>
      <w:r w:rsidR="008C7346" w:rsidRPr="00341804">
        <w:rPr>
          <w:lang w:val="en-US"/>
        </w:rPr>
        <w:t>epitope SIINFEKL</w:t>
      </w:r>
      <w:r w:rsidRPr="00341804">
        <w:rPr>
          <w:lang w:val="en-US"/>
        </w:rPr>
        <w:t xml:space="preserve"> </w:t>
      </w:r>
      <w:r w:rsidR="008C7346" w:rsidRPr="00341804">
        <w:rPr>
          <w:lang w:val="en-US"/>
        </w:rPr>
        <w:t xml:space="preserve">instead </w:t>
      </w:r>
      <w:r w:rsidRPr="00341804">
        <w:rPr>
          <w:lang w:val="en-US"/>
        </w:rPr>
        <w:t xml:space="preserve">would </w:t>
      </w:r>
      <w:r w:rsidR="008C7346" w:rsidRPr="00341804">
        <w:rPr>
          <w:lang w:val="en-US"/>
        </w:rPr>
        <w:t xml:space="preserve">allow for a shorter incubation period. </w:t>
      </w:r>
    </w:p>
    <w:p w14:paraId="79D0B352" w14:textId="77777777" w:rsidR="00824C51" w:rsidRPr="00341804" w:rsidRDefault="00824C51" w:rsidP="00E64559">
      <w:pPr>
        <w:rPr>
          <w:lang w:val="en-US"/>
        </w:rPr>
      </w:pPr>
    </w:p>
    <w:p w14:paraId="6865150C" w14:textId="3B8966D4" w:rsidR="004E745D" w:rsidRPr="00341804" w:rsidRDefault="00D053C0" w:rsidP="00341804">
      <w:pPr>
        <w:ind w:firstLine="708"/>
        <w:rPr>
          <w:lang w:val="en-US"/>
        </w:rPr>
      </w:pPr>
      <w:r w:rsidRPr="00341804">
        <w:rPr>
          <w:lang w:val="en-US"/>
        </w:rPr>
        <w:t>The reviewer is correct about the capability of intracellular staining. Therefore, in the manuscript, we consistently refer to IFN</w:t>
      </w:r>
      <w:r w:rsidRPr="00341804">
        <w:rPr>
          <w:lang w:val="en-US"/>
        </w:rPr>
        <w:noBreakHyphen/>
        <w:t>γ production and not to its release.</w:t>
      </w:r>
      <w:r w:rsidR="008C7346" w:rsidRPr="00341804">
        <w:rPr>
          <w:color w:val="000000" w:themeColor="text1"/>
          <w:lang w:val="en-US"/>
        </w:rPr>
        <w:t xml:space="preserve"> </w:t>
      </w:r>
      <w:r w:rsidR="00DF7281" w:rsidRPr="00341804">
        <w:rPr>
          <w:color w:val="000000" w:themeColor="text1"/>
          <w:lang w:val="en-US"/>
        </w:rPr>
        <w:t>However, IFN</w:t>
      </w:r>
      <w:r w:rsidR="00DF7281" w:rsidRPr="00341804">
        <w:rPr>
          <w:color w:val="000000" w:themeColor="text1"/>
          <w:lang w:val="en-US"/>
        </w:rPr>
        <w:noBreakHyphen/>
      </w:r>
      <m:oMath>
        <m:r>
          <w:rPr>
            <w:rFonts w:ascii="Cambria Math" w:hAnsi="Cambria Math"/>
            <w:color w:val="000000" w:themeColor="text1"/>
          </w:rPr>
          <m:t>γ</m:t>
        </m:r>
      </m:oMath>
      <w:r w:rsidR="00DF7281" w:rsidRPr="00341804">
        <w:rPr>
          <w:rFonts w:eastAsiaTheme="minorEastAsia"/>
          <w:color w:val="000000" w:themeColor="text1"/>
          <w:lang w:val="en-US"/>
        </w:rPr>
        <w:t xml:space="preserve"> release upon </w:t>
      </w:r>
      <w:r w:rsidR="001D7DD1" w:rsidRPr="00341804">
        <w:rPr>
          <w:lang w:val="en-US"/>
        </w:rPr>
        <w:t>T cell receptor</w:t>
      </w:r>
      <w:r w:rsidR="001D7DD1" w:rsidRPr="00341804">
        <w:rPr>
          <w:rFonts w:eastAsiaTheme="minorEastAsia"/>
          <w:color w:val="000000" w:themeColor="text1"/>
          <w:lang w:val="en-US"/>
        </w:rPr>
        <w:t xml:space="preserve"> </w:t>
      </w:r>
      <w:r w:rsidR="00DF7281" w:rsidRPr="00341804">
        <w:rPr>
          <w:rFonts w:eastAsiaTheme="minorEastAsia"/>
          <w:color w:val="000000" w:themeColor="text1"/>
          <w:lang w:val="en-US"/>
        </w:rPr>
        <w:t xml:space="preserve">stimulation relies on the inducible expression of the </w:t>
      </w:r>
      <w:r w:rsidR="00DF7281" w:rsidRPr="00341804">
        <w:rPr>
          <w:color w:val="000000" w:themeColor="text1"/>
          <w:lang w:val="en-US"/>
        </w:rPr>
        <w:t>IFN</w:t>
      </w:r>
      <w:r w:rsidR="00DF7281" w:rsidRPr="00341804">
        <w:rPr>
          <w:color w:val="000000" w:themeColor="text1"/>
          <w:lang w:val="en-US"/>
        </w:rPr>
        <w:noBreakHyphen/>
      </w:r>
      <m:oMath>
        <m:r>
          <w:rPr>
            <w:rFonts w:ascii="Cambria Math" w:hAnsi="Cambria Math"/>
            <w:color w:val="000000" w:themeColor="text1"/>
          </w:rPr>
          <m:t>γ</m:t>
        </m:r>
      </m:oMath>
      <w:r w:rsidR="00DF7281" w:rsidRPr="00341804">
        <w:rPr>
          <w:rFonts w:eastAsiaTheme="minorEastAsia"/>
          <w:color w:val="000000" w:themeColor="text1"/>
          <w:lang w:val="en-US"/>
        </w:rPr>
        <w:t xml:space="preserve"> gene </w:t>
      </w:r>
      <w:r w:rsidR="00DF7281" w:rsidRPr="00341804">
        <w:rPr>
          <w:rFonts w:eastAsiaTheme="minorEastAsia"/>
          <w:color w:val="000000" w:themeColor="text1"/>
          <w:lang w:val="en-US"/>
        </w:rPr>
        <w:lastRenderedPageBreak/>
        <w:t>via NFAT</w:t>
      </w:r>
      <w:r w:rsidR="00012C8A" w:rsidRPr="00341804">
        <w:rPr>
          <w:rFonts w:eastAsiaTheme="minorEastAsia"/>
          <w:color w:val="000000" w:themeColor="text1"/>
          <w:lang w:val="en-US"/>
        </w:rPr>
        <w:fldChar w:fldCharType="begin"/>
      </w:r>
      <w:r w:rsidR="00012C8A" w:rsidRPr="00341804">
        <w:rPr>
          <w:rFonts w:eastAsiaTheme="minorEastAsia"/>
          <w:color w:val="000000" w:themeColor="text1"/>
          <w:lang w:val="en-US"/>
        </w:rPr>
        <w:instrText xml:space="preserve"> ADDIN EN.CITE &lt;EndNote&gt;&lt;Cite&gt;&lt;Author&gt;Teixeira&lt;/Author&gt;&lt;Year&gt;2005&lt;/Year&gt;&lt;RecNum&gt;674&lt;/RecNum&gt;&lt;DisplayText&gt;&lt;style face="superscript"&gt;7&lt;/style&gt;&lt;/DisplayText&gt;&lt;record&gt;&lt;rec-number&gt;674&lt;/rec-number&gt;&lt;foreign-keys&gt;&lt;key app="EN" db-id="0t5exvt2vdtadpe25xrx2s5sfd2e0zexfrxs" timestamp="1627056286" guid="a9a811e6-6097-42ab-9aa1-787b953727b9"&gt;674&lt;/key&gt;&lt;/foreign-keys&gt;&lt;ref-type name="Journal Article"&gt;17&lt;/ref-type&gt;&lt;contributors&gt;&lt;authors&gt;&lt;author&gt;Teixeira, L. K.&lt;/author&gt;&lt;author&gt;Fonseca, B. P.&lt;/author&gt;&lt;author&gt;Vieira-de-Abreu, A.&lt;/author&gt;&lt;author&gt;Barboza, B. A.&lt;/author&gt;&lt;author&gt;Robbs, B. K.&lt;/author&gt;&lt;author&gt;Bozza, P. T.&lt;/author&gt;&lt;author&gt;Viola, J. P.&lt;/author&gt;&lt;/authors&gt;&lt;/contributors&gt;&lt;auth-address&gt;Division of Cellular Biology, Brazilian National Cancer Institute, Rio de Janeiro, Brazil.&lt;/auth-address&gt;&lt;titles&gt;&lt;title&gt;IFN-gamma production by CD8+ T cells depends on NFAT1 transcription factor and regulates Th differentiation&lt;/title&gt;&lt;secondary-title&gt;Journal of immunology&lt;/secondary-title&gt;&lt;/titles&gt;&lt;periodical&gt;&lt;full-title&gt;Journal of immunology&lt;/full-title&gt;&lt;/periodical&gt;&lt;pages&gt;5931-9&lt;/pages&gt;&lt;volume&gt;175&lt;/volume&gt;&lt;number&gt;9&lt;/number&gt;&lt;edition&gt;2005/10/21&lt;/edition&gt;&lt;keywords&gt;&lt;keyword&gt;Animals&lt;/keyword&gt;&lt;keyword&gt;CD8-Positive T-Lymphocytes/*metabolism&lt;/keyword&gt;&lt;keyword&gt;Cell Differentiation&lt;/keyword&gt;&lt;keyword&gt;Female&lt;/keyword&gt;&lt;keyword&gt;Interferon-gamma/*biosynthesis/genetics&lt;/keyword&gt;&lt;keyword&gt;Interleukin-12/biosynthesis&lt;/keyword&gt;&lt;keyword&gt;Mice&lt;/keyword&gt;&lt;keyword&gt;Mice, Inbred C57BL&lt;/keyword&gt;&lt;keyword&gt;NFATC Transcription Factors/*physiology&lt;/keyword&gt;&lt;keyword&gt;Promoter Regions, Genetic&lt;/keyword&gt;&lt;keyword&gt;Th1 Cells/*cytology&lt;/keyword&gt;&lt;/keywords&gt;&lt;dates&gt;&lt;year&gt;2005&lt;/year&gt;&lt;pub-dates&gt;&lt;date&gt;Nov 1&lt;/date&gt;&lt;/pub-dates&gt;&lt;/dates&gt;&lt;isbn&gt;0022-1767 (Print)&amp;#xD;0022-1767 (Linking)&lt;/isbn&gt;&lt;accession-num&gt;16237086&lt;/accession-num&gt;&lt;urls&gt;&lt;related-urls&gt;&lt;url&gt;https://www.ncbi.nlm.nih.gov/pubmed/16237086&lt;/url&gt;&lt;/related-urls&gt;&lt;/urls&gt;&lt;electronic-resource-num&gt;10.4049/jimmunol.175.9.5931&lt;/electronic-resource-num&gt;&lt;/record&gt;&lt;/Cite&gt;&lt;/EndNote&gt;</w:instrText>
      </w:r>
      <w:r w:rsidR="00012C8A" w:rsidRPr="00341804">
        <w:rPr>
          <w:rFonts w:eastAsiaTheme="minorEastAsia"/>
          <w:color w:val="000000" w:themeColor="text1"/>
          <w:lang w:val="en-US"/>
        </w:rPr>
        <w:fldChar w:fldCharType="separate"/>
      </w:r>
      <w:r w:rsidR="00012C8A" w:rsidRPr="00341804">
        <w:rPr>
          <w:rFonts w:eastAsiaTheme="minorEastAsia"/>
          <w:noProof/>
          <w:color w:val="000000" w:themeColor="text1"/>
          <w:vertAlign w:val="superscript"/>
          <w:lang w:val="en-US"/>
        </w:rPr>
        <w:t>7</w:t>
      </w:r>
      <w:r w:rsidR="00012C8A" w:rsidRPr="00341804">
        <w:rPr>
          <w:rFonts w:eastAsiaTheme="minorEastAsia"/>
          <w:color w:val="000000" w:themeColor="text1"/>
          <w:lang w:val="en-US"/>
        </w:rPr>
        <w:fldChar w:fldCharType="end"/>
      </w:r>
      <w:r w:rsidR="00DF7281" w:rsidRPr="00341804">
        <w:rPr>
          <w:rFonts w:eastAsiaTheme="minorEastAsia"/>
          <w:color w:val="000000" w:themeColor="text1"/>
          <w:lang w:val="en-US"/>
        </w:rPr>
        <w:t xml:space="preserve">, which is why we consider </w:t>
      </w:r>
      <w:r w:rsidR="00760EDB" w:rsidRPr="00341804">
        <w:rPr>
          <w:rFonts w:eastAsiaTheme="minorEastAsia"/>
          <w:color w:val="000000" w:themeColor="text1"/>
          <w:lang w:val="en-US"/>
        </w:rPr>
        <w:t>the chosen method</w:t>
      </w:r>
      <w:r w:rsidR="00DF7281" w:rsidRPr="00341804">
        <w:rPr>
          <w:rFonts w:eastAsiaTheme="minorEastAsia"/>
          <w:color w:val="000000" w:themeColor="text1"/>
          <w:lang w:val="en-US"/>
        </w:rPr>
        <w:t xml:space="preserve"> to be a biologically meaningful readout. </w:t>
      </w:r>
    </w:p>
    <w:p w14:paraId="1D3D0A5E" w14:textId="77777777" w:rsidR="00824C51" w:rsidRPr="00341804" w:rsidRDefault="00E64559" w:rsidP="00E64559">
      <w:pPr>
        <w:rPr>
          <w:i/>
          <w:iCs/>
          <w:lang w:val="en-US"/>
        </w:rPr>
      </w:pPr>
      <w:r w:rsidRPr="00341804">
        <w:rPr>
          <w:lang w:val="en-US"/>
        </w:rPr>
        <w:br/>
      </w:r>
      <w:r w:rsidRPr="00341804">
        <w:rPr>
          <w:i/>
          <w:iCs/>
          <w:lang w:val="en-US"/>
        </w:rPr>
        <w:t xml:space="preserve">Line 206 - at which stage is the PMA + Ionomycin added after initial incubation? Last 4 hours of culture or in addition to before mentioned 48 </w:t>
      </w:r>
      <w:proofErr w:type="spellStart"/>
      <w:r w:rsidRPr="00341804">
        <w:rPr>
          <w:i/>
          <w:iCs/>
          <w:lang w:val="en-US"/>
        </w:rPr>
        <w:t>hrs</w:t>
      </w:r>
      <w:proofErr w:type="spellEnd"/>
      <w:r w:rsidRPr="00341804">
        <w:rPr>
          <w:i/>
          <w:iCs/>
          <w:lang w:val="en-US"/>
        </w:rPr>
        <w:t>?</w:t>
      </w:r>
    </w:p>
    <w:p w14:paraId="6DC49417" w14:textId="77777777" w:rsidR="00824C51" w:rsidRPr="00341804" w:rsidRDefault="00824C51" w:rsidP="00E64559">
      <w:pPr>
        <w:rPr>
          <w:lang w:val="en-US"/>
        </w:rPr>
      </w:pPr>
    </w:p>
    <w:p w14:paraId="1B0BDB7F" w14:textId="67E455B2" w:rsidR="00824C51" w:rsidRPr="00341804" w:rsidRDefault="00DF7281" w:rsidP="00561F96">
      <w:pPr>
        <w:ind w:firstLine="708"/>
        <w:rPr>
          <w:lang w:val="en-US"/>
        </w:rPr>
      </w:pPr>
      <w:r w:rsidRPr="00341804">
        <w:rPr>
          <w:lang w:val="en-US"/>
        </w:rPr>
        <w:t xml:space="preserve">We </w:t>
      </w:r>
      <w:r w:rsidR="00B52113" w:rsidRPr="00341804">
        <w:rPr>
          <w:lang w:val="en-US"/>
        </w:rPr>
        <w:t>thank the reviewer for pointing out the need to be more explicit here. We now specify in the manuscript that PMA, Ionomycin</w:t>
      </w:r>
      <w:r w:rsidR="00B129FC">
        <w:rPr>
          <w:lang w:val="en-US"/>
        </w:rPr>
        <w:t>,</w:t>
      </w:r>
      <w:r w:rsidR="00B52113" w:rsidRPr="00341804">
        <w:rPr>
          <w:lang w:val="en-US"/>
        </w:rPr>
        <w:t xml:space="preserve"> and Brefeldin are added after 48 h. </w:t>
      </w:r>
    </w:p>
    <w:p w14:paraId="7072F9F6" w14:textId="77777777" w:rsidR="00B52113" w:rsidRPr="00341804" w:rsidRDefault="00E64559" w:rsidP="00E64559">
      <w:pPr>
        <w:rPr>
          <w:i/>
          <w:iCs/>
          <w:lang w:val="en-US"/>
        </w:rPr>
      </w:pPr>
      <w:r w:rsidRPr="00341804">
        <w:rPr>
          <w:lang w:val="en-US"/>
        </w:rPr>
        <w:br/>
      </w:r>
      <w:r w:rsidRPr="00341804">
        <w:rPr>
          <w:i/>
          <w:iCs/>
          <w:lang w:val="en-US"/>
        </w:rPr>
        <w:t>Line 211 - do you mean primary antibodies conjugated to a fluorophore? Are any other markers used or just CD3/CD8/CD4? What about TCR-</w:t>
      </w:r>
      <w:r w:rsidRPr="00341804">
        <w:rPr>
          <w:i/>
          <w:iCs/>
        </w:rPr>
        <w:t>β</w:t>
      </w:r>
      <w:r w:rsidRPr="00341804">
        <w:rPr>
          <w:i/>
          <w:iCs/>
          <w:lang w:val="en-US"/>
        </w:rPr>
        <w:t xml:space="preserve">, CD44, CD62L, viability markers? I do not think you have sufficient markers here. Was brefeldin added at this stage since later the intracellular </w:t>
      </w:r>
      <w:proofErr w:type="spellStart"/>
      <w:r w:rsidRPr="00341804">
        <w:rPr>
          <w:i/>
          <w:iCs/>
          <w:lang w:val="en-US"/>
        </w:rPr>
        <w:t>IFNgamma</w:t>
      </w:r>
      <w:proofErr w:type="spellEnd"/>
      <w:r w:rsidRPr="00341804">
        <w:rPr>
          <w:i/>
          <w:iCs/>
          <w:lang w:val="en-US"/>
        </w:rPr>
        <w:t xml:space="preserve"> is mentioned?</w:t>
      </w:r>
    </w:p>
    <w:p w14:paraId="53C71834" w14:textId="77777777" w:rsidR="00B52113" w:rsidRPr="00341804" w:rsidRDefault="00B52113" w:rsidP="00E64559">
      <w:pPr>
        <w:rPr>
          <w:lang w:val="en-US"/>
        </w:rPr>
      </w:pPr>
    </w:p>
    <w:p w14:paraId="064264C2" w14:textId="77777777" w:rsidR="00CE2D90" w:rsidRPr="00341804" w:rsidRDefault="00B52113" w:rsidP="00CE2D90">
      <w:pPr>
        <w:ind w:firstLine="708"/>
        <w:rPr>
          <w:lang w:val="en-US"/>
        </w:rPr>
      </w:pPr>
      <w:r w:rsidRPr="00341804">
        <w:rPr>
          <w:lang w:val="en-US"/>
        </w:rPr>
        <w:t>The reviewer is correct that we ha</w:t>
      </w:r>
      <w:r w:rsidR="00FE7AA2" w:rsidRPr="00341804">
        <w:rPr>
          <w:lang w:val="en-US"/>
        </w:rPr>
        <w:t xml:space="preserve">ve used primary antibodies conjugated to a fluorochrome. </w:t>
      </w:r>
      <w:r w:rsidR="00974647" w:rsidRPr="00341804">
        <w:rPr>
          <w:lang w:val="en-US"/>
        </w:rPr>
        <w:t>“Fixable viability dye” is a stain for cell viability</w:t>
      </w:r>
      <w:r w:rsidR="00CE2D90" w:rsidRPr="00341804">
        <w:rPr>
          <w:lang w:val="en-US"/>
        </w:rPr>
        <w:t xml:space="preserve"> and was already included in the initial manuscript</w:t>
      </w:r>
      <w:r w:rsidR="00974647" w:rsidRPr="00341804">
        <w:rPr>
          <w:lang w:val="en-US"/>
        </w:rPr>
        <w:t xml:space="preserve">. </w:t>
      </w:r>
    </w:p>
    <w:p w14:paraId="3576C3FD" w14:textId="77777777" w:rsidR="00CE2D90" w:rsidRPr="00341804" w:rsidRDefault="00CE2D90" w:rsidP="00E64559">
      <w:pPr>
        <w:rPr>
          <w:lang w:val="en-US"/>
        </w:rPr>
      </w:pPr>
    </w:p>
    <w:p w14:paraId="2DB6E75B" w14:textId="3E0F45F1" w:rsidR="00B52113" w:rsidRPr="00341804" w:rsidRDefault="00FE7AA2" w:rsidP="00561F96">
      <w:pPr>
        <w:ind w:firstLine="708"/>
        <w:rPr>
          <w:lang w:val="en-US"/>
        </w:rPr>
      </w:pPr>
      <w:r w:rsidRPr="00341804">
        <w:rPr>
          <w:lang w:val="en-US"/>
        </w:rPr>
        <w:t xml:space="preserve">Indeed, our </w:t>
      </w:r>
      <w:r w:rsidR="00CE2D90" w:rsidRPr="00341804">
        <w:rPr>
          <w:lang w:val="en-US"/>
        </w:rPr>
        <w:t>P</w:t>
      </w:r>
      <w:r w:rsidRPr="00341804">
        <w:rPr>
          <w:lang w:val="en-US"/>
        </w:rPr>
        <w:t xml:space="preserve">rotocol section describes the core of our proposed </w:t>
      </w:r>
      <w:r w:rsidR="00974647" w:rsidRPr="00341804">
        <w:rPr>
          <w:lang w:val="en-US"/>
        </w:rPr>
        <w:t xml:space="preserve">method for </w:t>
      </w:r>
      <w:r w:rsidRPr="00341804">
        <w:rPr>
          <w:lang w:val="en-US"/>
        </w:rPr>
        <w:t>immunogenicity screening of EVs. In the Discussion</w:t>
      </w:r>
      <w:r w:rsidR="00CE2D90" w:rsidRPr="00341804">
        <w:rPr>
          <w:lang w:val="en-US"/>
        </w:rPr>
        <w:t xml:space="preserve"> section</w:t>
      </w:r>
      <w:r w:rsidRPr="00341804">
        <w:rPr>
          <w:lang w:val="en-US"/>
        </w:rPr>
        <w:t xml:space="preserve">, </w:t>
      </w:r>
      <w:r w:rsidR="00CE2D90" w:rsidRPr="00341804">
        <w:rPr>
          <w:lang w:val="en-US"/>
        </w:rPr>
        <w:t xml:space="preserve">however, </w:t>
      </w:r>
      <w:r w:rsidRPr="00341804">
        <w:rPr>
          <w:lang w:val="en-US"/>
        </w:rPr>
        <w:t xml:space="preserve">we encourage readers to extend </w:t>
      </w:r>
      <w:r w:rsidR="00974647" w:rsidRPr="00341804">
        <w:rPr>
          <w:lang w:val="en-US"/>
        </w:rPr>
        <w:t xml:space="preserve">the scope of </w:t>
      </w:r>
      <w:r w:rsidRPr="00341804">
        <w:rPr>
          <w:lang w:val="en-US"/>
        </w:rPr>
        <w:t>this method according to their needs</w:t>
      </w:r>
      <w:r w:rsidR="00D053C0" w:rsidRPr="00341804">
        <w:rPr>
          <w:lang w:val="en-US"/>
        </w:rPr>
        <w:t xml:space="preserve">. Our suggestions now include </w:t>
      </w:r>
      <w:r w:rsidR="00974647" w:rsidRPr="00341804">
        <w:rPr>
          <w:lang w:val="en-US"/>
        </w:rPr>
        <w:t xml:space="preserve">additional antibodies like the ones mentioned by the reviewer. </w:t>
      </w:r>
    </w:p>
    <w:p w14:paraId="6AFB10C8" w14:textId="3CBFA784" w:rsidR="008E589A" w:rsidRPr="00341804" w:rsidRDefault="008E589A" w:rsidP="00561F96">
      <w:pPr>
        <w:ind w:firstLine="708"/>
        <w:rPr>
          <w:lang w:val="en-US"/>
        </w:rPr>
      </w:pPr>
    </w:p>
    <w:p w14:paraId="1F8A4B4C" w14:textId="648A7216" w:rsidR="008E589A" w:rsidRPr="00341804" w:rsidRDefault="008E589A" w:rsidP="00341804">
      <w:pPr>
        <w:ind w:firstLine="708"/>
        <w:rPr>
          <w:lang w:val="en-US"/>
        </w:rPr>
      </w:pPr>
      <w:r w:rsidRPr="00341804">
        <w:rPr>
          <w:lang w:val="en-US"/>
        </w:rPr>
        <w:t>Brefeldin was added prior to surface and intracellular antibody staining.</w:t>
      </w:r>
    </w:p>
    <w:p w14:paraId="52D353AD" w14:textId="77777777" w:rsidR="00974647" w:rsidRPr="00341804" w:rsidRDefault="00E64559" w:rsidP="00E64559">
      <w:pPr>
        <w:rPr>
          <w:i/>
          <w:iCs/>
          <w:lang w:val="en-US"/>
        </w:rPr>
      </w:pPr>
      <w:r w:rsidRPr="00341804">
        <w:rPr>
          <w:lang w:val="en-US"/>
        </w:rPr>
        <w:br/>
      </w:r>
      <w:r w:rsidRPr="00341804">
        <w:rPr>
          <w:i/>
          <w:iCs/>
          <w:lang w:val="en-US"/>
        </w:rPr>
        <w:t>Line 222 - It should be clear how long the staining is for - there is a large difference between 1 and 12 hours. How is this determined?</w:t>
      </w:r>
    </w:p>
    <w:p w14:paraId="333EA5D3" w14:textId="50B7616B" w:rsidR="00974647" w:rsidRPr="00341804" w:rsidRDefault="00561F96" w:rsidP="00E64559">
      <w:pPr>
        <w:rPr>
          <w:lang w:val="en-US"/>
        </w:rPr>
      </w:pPr>
      <w:r w:rsidRPr="00341804">
        <w:rPr>
          <w:lang w:val="en-US"/>
        </w:rPr>
        <w:tab/>
      </w:r>
    </w:p>
    <w:p w14:paraId="2B2BF78B" w14:textId="1129B689" w:rsidR="00974647" w:rsidRPr="00341804" w:rsidRDefault="00974647" w:rsidP="00561F96">
      <w:pPr>
        <w:ind w:firstLine="708"/>
        <w:rPr>
          <w:lang w:val="en-US"/>
        </w:rPr>
      </w:pPr>
      <w:r w:rsidRPr="00341804">
        <w:rPr>
          <w:lang w:val="en-US"/>
        </w:rPr>
        <w:t>The window of 1 – 12 h allows to proceed with the protocol the following day</w:t>
      </w:r>
      <w:r w:rsidR="00356CF2" w:rsidRPr="00341804">
        <w:rPr>
          <w:lang w:val="en-US"/>
        </w:rPr>
        <w:t xml:space="preserve"> and</w:t>
      </w:r>
      <w:r w:rsidRPr="00341804">
        <w:rPr>
          <w:lang w:val="en-US"/>
        </w:rPr>
        <w:t xml:space="preserve"> </w:t>
      </w:r>
      <w:r w:rsidR="008E589A" w:rsidRPr="00341804">
        <w:rPr>
          <w:lang w:val="en-US"/>
        </w:rPr>
        <w:t xml:space="preserve">still </w:t>
      </w:r>
      <w:r w:rsidRPr="00341804">
        <w:rPr>
          <w:lang w:val="en-US"/>
        </w:rPr>
        <w:t xml:space="preserve">yields stable results. </w:t>
      </w:r>
    </w:p>
    <w:p w14:paraId="3ACC5FF3" w14:textId="77777777" w:rsidR="00356CF2" w:rsidRPr="00341804" w:rsidRDefault="00E64559" w:rsidP="00E64559">
      <w:pPr>
        <w:rPr>
          <w:i/>
          <w:iCs/>
          <w:lang w:val="en-US"/>
        </w:rPr>
      </w:pPr>
      <w:r w:rsidRPr="00341804">
        <w:rPr>
          <w:lang w:val="en-US"/>
        </w:rPr>
        <w:br/>
      </w:r>
      <w:r w:rsidRPr="00341804">
        <w:rPr>
          <w:i/>
          <w:iCs/>
          <w:lang w:val="en-US"/>
        </w:rPr>
        <w:t>Line 226 - unclear why cytotoxic T cells are only mentioned and not helper T cells as well.</w:t>
      </w:r>
    </w:p>
    <w:p w14:paraId="36869FA7" w14:textId="77777777" w:rsidR="00356CF2" w:rsidRPr="00341804" w:rsidRDefault="00356CF2" w:rsidP="00E64559">
      <w:pPr>
        <w:rPr>
          <w:lang w:val="en-US"/>
        </w:rPr>
      </w:pPr>
    </w:p>
    <w:p w14:paraId="6AFC269D" w14:textId="3B92ACD7" w:rsidR="00356CF2" w:rsidRPr="00341804" w:rsidRDefault="00D053C0" w:rsidP="00561F96">
      <w:pPr>
        <w:ind w:firstLine="708"/>
        <w:rPr>
          <w:lang w:val="en-US"/>
        </w:rPr>
      </w:pPr>
      <w:r w:rsidRPr="00341804">
        <w:rPr>
          <w:lang w:val="en-US"/>
        </w:rPr>
        <w:t>Cytotoxic T cell activation is a highly clinically relevant factor with an established impact on the prognosis of many cancer diseases</w:t>
      </w:r>
      <w:r w:rsidR="000D5B54" w:rsidRPr="00341804">
        <w:rPr>
          <w:lang w:val="en-US"/>
        </w:rPr>
        <w:fldChar w:fldCharType="begin"/>
      </w:r>
      <w:r w:rsidR="00012C8A" w:rsidRPr="00341804">
        <w:rPr>
          <w:lang w:val="en-US"/>
        </w:rPr>
        <w:instrText xml:space="preserve"> ADDIN EN.CITE &lt;EndNote&gt;&lt;Cite&gt;&lt;Author&gt;Fridman&lt;/Author&gt;&lt;Year&gt;2012&lt;/Year&gt;&lt;RecNum&gt;655&lt;/RecNum&gt;&lt;DisplayText&gt;&lt;style face="superscript"&gt;8&lt;/style&gt;&lt;/DisplayText&gt;&lt;record&gt;&lt;rec-number&gt;655&lt;/rec-number&gt;&lt;foreign-keys&gt;&lt;key app="EN" db-id="0t5exvt2vdtadpe25xrx2s5sfd2e0zexfrxs" timestamp="1616171459" guid="03872f65-7e8b-448f-8e0c-9e4cdb23423d"&gt;655&lt;/key&gt;&lt;/foreign-keys&gt;&lt;ref-type name="Journal Article"&gt;17&lt;/ref-type&gt;&lt;contributors&gt;&lt;authors&gt;&lt;author&gt;Fridman, W. H.&lt;/author&gt;&lt;author&gt;Pages, F.&lt;/author&gt;&lt;author&gt;Sautes-Fridman, C.&lt;/author&gt;&lt;author&gt;Galon, J.&lt;/author&gt;&lt;/authors&gt;&lt;/contributors&gt;&lt;auth-address&gt;INSERM UMRS872, Laboratory of Immune microenvironment and tumours, Paris F75006, France.&lt;/auth-address&gt;&lt;titles&gt;&lt;title&gt;The immune contexture in human tumours: impact on clinical outcome&lt;/title&gt;&lt;secondary-title&gt;Nature reviews. Cancer&lt;/secondary-title&gt;&lt;/titles&gt;&lt;periodical&gt;&lt;full-title&gt;Nature reviews. Cancer&lt;/full-title&gt;&lt;/periodical&gt;&lt;pages&gt;298-306&lt;/pages&gt;&lt;volume&gt;12&lt;/volume&gt;&lt;number&gt;4&lt;/number&gt;&lt;edition&gt;2012/03/16&lt;/edition&gt;&lt;keywords&gt;&lt;keyword&gt;Animals&lt;/keyword&gt;&lt;keyword&gt;Chemokines/metabolism&lt;/keyword&gt;&lt;keyword&gt;Cytokines/metabolism&lt;/keyword&gt;&lt;keyword&gt;Disease-Free Survival&lt;/keyword&gt;&lt;keyword&gt;Humans&lt;/keyword&gt;&lt;keyword&gt;Mice&lt;/keyword&gt;&lt;keyword&gt;Molecular Targeted Therapy&lt;/keyword&gt;&lt;keyword&gt;Neoplasms/drug therapy/*immunology/metabolism/pathology&lt;/keyword&gt;&lt;keyword&gt;Prognosis&lt;/keyword&gt;&lt;keyword&gt;Tumor Microenvironment&lt;/keyword&gt;&lt;keyword&gt;Vascular Endothelial Growth Factor A/antagonists &amp;amp; inhibitors/metabolism&lt;/keyword&gt;&lt;/keywords&gt;&lt;dates&gt;&lt;year&gt;2012&lt;/year&gt;&lt;pub-dates&gt;&lt;date&gt;Mar 15&lt;/date&gt;&lt;/pub-dates&gt;&lt;/dates&gt;&lt;isbn&gt;1474-1768 (Electronic)&amp;#xD;1474-175X (Linking)&lt;/isbn&gt;&lt;accession-num&gt;22419253&lt;/accession-num&gt;&lt;urls&gt;&lt;related-urls&gt;&lt;url&gt;https://www.ncbi.nlm.nih.gov/pubmed/22419253&lt;/url&gt;&lt;/related-urls&gt;&lt;/urls&gt;&lt;electronic-resource-num&gt;10.1038/nrc3245&lt;/electronic-resource-num&gt;&lt;/record&gt;&lt;/Cite&gt;&lt;/EndNote&gt;</w:instrText>
      </w:r>
      <w:r w:rsidR="000D5B54" w:rsidRPr="00341804">
        <w:rPr>
          <w:lang w:val="en-US"/>
        </w:rPr>
        <w:fldChar w:fldCharType="separate"/>
      </w:r>
      <w:r w:rsidR="00012C8A" w:rsidRPr="00341804">
        <w:rPr>
          <w:noProof/>
          <w:vertAlign w:val="superscript"/>
          <w:lang w:val="en-US"/>
        </w:rPr>
        <w:t>8</w:t>
      </w:r>
      <w:r w:rsidR="000D5B54" w:rsidRPr="00341804">
        <w:rPr>
          <w:lang w:val="en-US"/>
        </w:rPr>
        <w:fldChar w:fldCharType="end"/>
      </w:r>
      <w:r w:rsidR="00356CF2" w:rsidRPr="00341804">
        <w:rPr>
          <w:lang w:val="en-US"/>
        </w:rPr>
        <w:t xml:space="preserve">. </w:t>
      </w:r>
      <w:r w:rsidRPr="00341804">
        <w:rPr>
          <w:lang w:val="en-US"/>
        </w:rPr>
        <w:t>Therefore, we have chosen cytotoxic T cells as our primary read-out.</w:t>
      </w:r>
    </w:p>
    <w:p w14:paraId="2BA32B8D" w14:textId="77777777" w:rsidR="00356CF2" w:rsidRPr="00341804" w:rsidRDefault="00E64559" w:rsidP="00E64559">
      <w:pPr>
        <w:rPr>
          <w:i/>
          <w:iCs/>
          <w:lang w:val="en-US"/>
        </w:rPr>
      </w:pPr>
      <w:r w:rsidRPr="00341804">
        <w:rPr>
          <w:lang w:val="en-US"/>
        </w:rPr>
        <w:br/>
      </w:r>
      <w:r w:rsidRPr="00341804">
        <w:rPr>
          <w:i/>
          <w:iCs/>
          <w:lang w:val="en-US"/>
        </w:rPr>
        <w:t xml:space="preserve">Lines 229-232. Please do not describe "as depicted in Figure 1" but rather make statement and follow by figure citation e.g., "The immunogenicity of oxaliplatin-induced tumor cell EVs is assessed by </w:t>
      </w:r>
      <w:proofErr w:type="gramStart"/>
      <w:r w:rsidRPr="00341804">
        <w:rPr>
          <w:i/>
          <w:iCs/>
          <w:lang w:val="en-US"/>
        </w:rPr>
        <w:t>…..</w:t>
      </w:r>
      <w:proofErr w:type="gramEnd"/>
      <w:r w:rsidRPr="00341804">
        <w:rPr>
          <w:i/>
          <w:iCs/>
          <w:lang w:val="en-US"/>
        </w:rPr>
        <w:t>(Figure 1)"</w:t>
      </w:r>
    </w:p>
    <w:p w14:paraId="4E4C0317" w14:textId="77777777" w:rsidR="00356CF2" w:rsidRPr="00341804" w:rsidRDefault="00356CF2" w:rsidP="00E64559">
      <w:pPr>
        <w:rPr>
          <w:lang w:val="en-US"/>
        </w:rPr>
      </w:pPr>
    </w:p>
    <w:p w14:paraId="31A8B5C4" w14:textId="3AB4A2E7" w:rsidR="00356CF2" w:rsidRPr="00341804" w:rsidRDefault="00BB3AB1" w:rsidP="00561F96">
      <w:pPr>
        <w:ind w:firstLine="708"/>
        <w:rPr>
          <w:lang w:val="en-US"/>
        </w:rPr>
      </w:pPr>
      <w:r w:rsidRPr="00341804">
        <w:rPr>
          <w:lang w:val="en-US"/>
        </w:rPr>
        <w:t xml:space="preserve">We thank the reviewer for this comment. </w:t>
      </w:r>
      <w:r w:rsidR="00886407" w:rsidRPr="00341804">
        <w:rPr>
          <w:lang w:val="en-US"/>
        </w:rPr>
        <w:t xml:space="preserve">We have taken the opportunity to rephrase the respective paragraph. </w:t>
      </w:r>
    </w:p>
    <w:p w14:paraId="264648D1" w14:textId="77777777" w:rsidR="00886407" w:rsidRPr="00341804" w:rsidRDefault="00E64559" w:rsidP="00E64559">
      <w:pPr>
        <w:rPr>
          <w:i/>
          <w:iCs/>
          <w:lang w:val="en-US"/>
        </w:rPr>
      </w:pPr>
      <w:r w:rsidRPr="00341804">
        <w:rPr>
          <w:lang w:val="en-US"/>
        </w:rPr>
        <w:br/>
      </w:r>
      <w:r w:rsidRPr="00341804">
        <w:rPr>
          <w:i/>
          <w:iCs/>
          <w:lang w:val="en-US"/>
        </w:rPr>
        <w:t>Line 256: issues with the analysis - was there any multiple testing correction used?</w:t>
      </w:r>
    </w:p>
    <w:p w14:paraId="2E64B51B" w14:textId="77777777" w:rsidR="00886407" w:rsidRPr="00341804" w:rsidRDefault="00886407" w:rsidP="00E64559">
      <w:pPr>
        <w:rPr>
          <w:lang w:val="en-US"/>
        </w:rPr>
      </w:pPr>
    </w:p>
    <w:p w14:paraId="3FC1309A" w14:textId="04FD9332" w:rsidR="00886407" w:rsidRPr="00341804" w:rsidRDefault="00886407" w:rsidP="00561F96">
      <w:pPr>
        <w:ind w:firstLine="708"/>
        <w:rPr>
          <w:lang w:val="en-US"/>
        </w:rPr>
      </w:pPr>
      <w:r w:rsidRPr="00341804">
        <w:rPr>
          <w:lang w:val="en-US"/>
        </w:rPr>
        <w:lastRenderedPageBreak/>
        <w:t xml:space="preserve">We thank the reviewer for this remark. Indeed, </w:t>
      </w:r>
      <w:r w:rsidRPr="00341804">
        <w:rPr>
          <w:color w:val="000000" w:themeColor="text1"/>
          <w:lang w:val="en-US"/>
        </w:rPr>
        <w:t>for multiple statistical comparison</w:t>
      </w:r>
      <w:r w:rsidR="00D053C0" w:rsidRPr="00341804">
        <w:rPr>
          <w:color w:val="000000" w:themeColor="text1"/>
          <w:lang w:val="en-US"/>
        </w:rPr>
        <w:t>s</w:t>
      </w:r>
      <w:r w:rsidRPr="00341804">
        <w:rPr>
          <w:color w:val="000000" w:themeColor="text1"/>
          <w:lang w:val="en-US"/>
        </w:rPr>
        <w:t xml:space="preserve"> of a dataset, the one-way analysis of variance (ANOVA) test with Bonferroni posttest was used. We now state this in the figure legend. </w:t>
      </w:r>
    </w:p>
    <w:p w14:paraId="51281297" w14:textId="77777777" w:rsidR="00886407" w:rsidRPr="00341804" w:rsidRDefault="00E64559" w:rsidP="00E64559">
      <w:pPr>
        <w:rPr>
          <w:lang w:val="en-US"/>
        </w:rPr>
      </w:pPr>
      <w:r w:rsidRPr="00341804">
        <w:rPr>
          <w:lang w:val="en-US"/>
        </w:rPr>
        <w:br/>
      </w:r>
      <w:r w:rsidRPr="00341804">
        <w:rPr>
          <w:i/>
          <w:iCs/>
          <w:lang w:val="en-US"/>
        </w:rPr>
        <w:t xml:space="preserve">Line 282-289 - I am glad the authors acknowledged that this EV preparation technique is not optimal. However, do mention gold standard in EV preparation, such as </w:t>
      </w:r>
      <w:proofErr w:type="gramStart"/>
      <w:r w:rsidRPr="00341804">
        <w:rPr>
          <w:i/>
          <w:iCs/>
          <w:lang w:val="en-US"/>
        </w:rPr>
        <w:t>ultracentrifugation .</w:t>
      </w:r>
      <w:proofErr w:type="gramEnd"/>
      <w:r w:rsidRPr="00341804">
        <w:rPr>
          <w:i/>
          <w:iCs/>
          <w:lang w:val="en-US"/>
        </w:rPr>
        <w:t xml:space="preserve"> In general, the technique that is ere described should be accompanied by validation by </w:t>
      </w:r>
      <w:proofErr w:type="spellStart"/>
      <w:r w:rsidRPr="00341804">
        <w:rPr>
          <w:i/>
          <w:iCs/>
          <w:lang w:val="en-US"/>
        </w:rPr>
        <w:t>nanosight</w:t>
      </w:r>
      <w:proofErr w:type="spellEnd"/>
      <w:r w:rsidRPr="00341804">
        <w:rPr>
          <w:i/>
          <w:iCs/>
          <w:lang w:val="en-US"/>
        </w:rPr>
        <w:t xml:space="preserve">, microscopy, mass spectrometry, western blotting </w:t>
      </w:r>
      <w:proofErr w:type="spellStart"/>
      <w:r w:rsidRPr="00341804">
        <w:rPr>
          <w:i/>
          <w:iCs/>
          <w:lang w:val="en-US"/>
        </w:rPr>
        <w:t>etc</w:t>
      </w:r>
      <w:proofErr w:type="spellEnd"/>
      <w:r w:rsidRPr="00341804">
        <w:rPr>
          <w:i/>
          <w:iCs/>
          <w:lang w:val="en-US"/>
        </w:rPr>
        <w:t xml:space="preserve"> to ensure no contaminants are present. The precipitation-based methods can precipitate some other lapidated structures as well, contributing to immunogenicity of the preparation. The discussed immunoaffinity might not be the best for animals if antibody is bound to the vesicles.</w:t>
      </w:r>
      <w:r w:rsidRPr="00341804">
        <w:rPr>
          <w:i/>
          <w:iCs/>
          <w:lang w:val="en-US"/>
        </w:rPr>
        <w:br/>
      </w:r>
    </w:p>
    <w:p w14:paraId="3814EEE7" w14:textId="3CD9FE03" w:rsidR="00886407" w:rsidRPr="00341804" w:rsidRDefault="00886407" w:rsidP="00561F96">
      <w:pPr>
        <w:ind w:firstLine="708"/>
        <w:rPr>
          <w:lang w:val="en-US"/>
        </w:rPr>
      </w:pPr>
      <w:r w:rsidRPr="00341804">
        <w:rPr>
          <w:lang w:val="en-US"/>
        </w:rPr>
        <w:t>Regarding validation of the described method</w:t>
      </w:r>
      <w:r w:rsidR="000C350C" w:rsidRPr="00341804">
        <w:rPr>
          <w:lang w:val="en-US"/>
        </w:rPr>
        <w:t xml:space="preserve"> in alternative settings</w:t>
      </w:r>
      <w:r w:rsidR="00E830F7" w:rsidRPr="00341804">
        <w:rPr>
          <w:lang w:val="en-US"/>
        </w:rPr>
        <w:t>, EV characterization</w:t>
      </w:r>
      <w:r w:rsidR="00D053C0" w:rsidRPr="00341804">
        <w:rPr>
          <w:lang w:val="en-US"/>
        </w:rPr>
        <w:t>,</w:t>
      </w:r>
      <w:r w:rsidR="00E830F7" w:rsidRPr="00341804">
        <w:rPr>
          <w:lang w:val="en-US"/>
        </w:rPr>
        <w:t xml:space="preserve"> and quantification</w:t>
      </w:r>
      <w:r w:rsidRPr="00341804">
        <w:rPr>
          <w:lang w:val="en-US"/>
        </w:rPr>
        <w:t xml:space="preserve">, please see our </w:t>
      </w:r>
      <w:r w:rsidR="008E589A" w:rsidRPr="00341804">
        <w:rPr>
          <w:lang w:val="en-US"/>
        </w:rPr>
        <w:t>response to</w:t>
      </w:r>
      <w:r w:rsidRPr="00341804">
        <w:rPr>
          <w:lang w:val="en-US"/>
        </w:rPr>
        <w:t xml:space="preserve"> reviewer #1</w:t>
      </w:r>
      <w:r w:rsidR="008E589A" w:rsidRPr="00341804">
        <w:rPr>
          <w:lang w:val="en-US"/>
        </w:rPr>
        <w:t xml:space="preserve"> comment #1</w:t>
      </w:r>
      <w:r w:rsidRPr="00341804">
        <w:rPr>
          <w:lang w:val="en-US"/>
        </w:rPr>
        <w:t xml:space="preserve">. </w:t>
      </w:r>
    </w:p>
    <w:p w14:paraId="4ADD0CB3" w14:textId="1D3D07D2" w:rsidR="00886407" w:rsidRPr="00341804" w:rsidRDefault="00886407" w:rsidP="00E64559">
      <w:pPr>
        <w:rPr>
          <w:lang w:val="en-US"/>
        </w:rPr>
      </w:pPr>
    </w:p>
    <w:p w14:paraId="4629E0D4" w14:textId="4FEA29EB" w:rsidR="00E830F7" w:rsidRPr="00341804" w:rsidRDefault="00E830F7" w:rsidP="00341804">
      <w:pPr>
        <w:ind w:firstLine="708"/>
        <w:rPr>
          <w:lang w:val="en-US"/>
        </w:rPr>
      </w:pPr>
      <w:r w:rsidRPr="00341804">
        <w:rPr>
          <w:lang w:val="en-US"/>
        </w:rPr>
        <w:t xml:space="preserve">Regarding a “gold standard” in EV separation the MISEV2018 guidelines state very clearly: “There is no single optimal separation method, so choose based on the downstream applications and scientific </w:t>
      </w:r>
      <w:proofErr w:type="gramStart"/>
      <w:r w:rsidRPr="00341804">
        <w:rPr>
          <w:lang w:val="en-US"/>
        </w:rPr>
        <w:t>question.“</w:t>
      </w:r>
      <w:proofErr w:type="gramEnd"/>
      <w:r w:rsidRPr="00341804">
        <w:rPr>
          <w:lang w:val="en-US"/>
        </w:rPr>
        <w:fldChar w:fldCharType="begin">
          <w:fldData xml:space="preserve">c2l0eSBvZiBCZXJnZW4sIEJlcmdlbiwgTm9yd2F5LiYjeEQ7VXRyZWNodCBVbml2ZXJzaXR5LCBV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</w:fldData>
        </w:fldChar>
      </w:r>
      <w:r w:rsidR="004160F4" w:rsidRPr="00341804">
        <w:rPr>
          <w:lang w:val="en-US"/>
        </w:rPr>
        <w:instrText xml:space="preserve"> ADDIN EN.CITE </w:instrText>
      </w:r>
      <w:r w:rsidR="004160F4" w:rsidRPr="00341804">
        <w:rPr>
          <w:lang w:val="en-US"/>
        </w:rPr>
        <w:fldChar w:fldCharType="begin">
          <w:fldData xml:space="preserve">PEVuZE5vdGU+PENpdGU+PEF1dGhvcj5UaGVyeTwvQXV0aG9yPjxZZWFyPjIwMTg8L1llYXI+PFJl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==
</w:fldData>
        </w:fldChar>
      </w:r>
      <w:r w:rsidR="004160F4" w:rsidRPr="00341804">
        <w:rPr>
          <w:lang w:val="en-US"/>
        </w:rPr>
        <w:instrText xml:space="preserve"> ADDIN EN.CITE.DATA </w:instrText>
      </w:r>
      <w:r w:rsidR="004160F4" w:rsidRPr="00341804">
        <w:rPr>
          <w:lang w:val="en-US"/>
        </w:rPr>
      </w:r>
      <w:r w:rsidR="004160F4" w:rsidRPr="00341804">
        <w:rPr>
          <w:lang w:val="en-US"/>
        </w:rPr>
        <w:fldChar w:fldCharType="end"/>
      </w:r>
      <w:r w:rsidR="004160F4" w:rsidRPr="00341804">
        <w:rPr>
          <w:lang w:val="en-US"/>
        </w:rPr>
        <w:fldChar w:fldCharType="begin">
          <w:fldData xml:space="preserve">c2l0eSBvZiBCZXJnZW4sIEJlcmdlbiwgTm9yd2F5LiYjeEQ7VXRyZWNodCBVbml2ZXJzaXR5LCBV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</w:fldData>
        </w:fldChar>
      </w:r>
      <w:r w:rsidR="004160F4" w:rsidRPr="00341804">
        <w:rPr>
          <w:lang w:val="en-US"/>
        </w:rPr>
        <w:instrText xml:space="preserve"> ADDIN EN.CITE.DATA </w:instrText>
      </w:r>
      <w:r w:rsidR="004160F4" w:rsidRPr="00341804">
        <w:rPr>
          <w:lang w:val="en-US"/>
        </w:rPr>
      </w:r>
      <w:r w:rsidR="004160F4" w:rsidRPr="00341804">
        <w:rPr>
          <w:lang w:val="en-US"/>
        </w:rPr>
        <w:fldChar w:fldCharType="end"/>
      </w:r>
      <w:r w:rsidRPr="00341804">
        <w:rPr>
          <w:lang w:val="en-US"/>
        </w:rPr>
      </w:r>
      <w:r w:rsidRPr="00341804">
        <w:rPr>
          <w:lang w:val="en-US"/>
        </w:rPr>
        <w:fldChar w:fldCharType="separate"/>
      </w:r>
      <w:r w:rsidR="002B07EB" w:rsidRPr="00341804">
        <w:rPr>
          <w:noProof/>
          <w:vertAlign w:val="superscript"/>
          <w:lang w:val="en-US"/>
        </w:rPr>
        <w:t>2</w:t>
      </w:r>
      <w:r w:rsidRPr="00341804">
        <w:rPr>
          <w:lang w:val="en-US"/>
        </w:rPr>
        <w:fldChar w:fldCharType="end"/>
      </w:r>
      <w:r w:rsidRPr="00341804">
        <w:rPr>
          <w:lang w:val="en-US"/>
        </w:rPr>
        <w:t xml:space="preserve"> </w:t>
      </w:r>
    </w:p>
    <w:p w14:paraId="122B1B1B" w14:textId="77777777" w:rsidR="00ED093F" w:rsidRPr="00341804" w:rsidRDefault="00E64559" w:rsidP="00E64559">
      <w:pPr>
        <w:rPr>
          <w:lang w:val="en-US"/>
        </w:rPr>
      </w:pPr>
      <w:r w:rsidRPr="00341804">
        <w:rPr>
          <w:lang w:val="en-US"/>
        </w:rPr>
        <w:br/>
      </w:r>
      <w:r w:rsidRPr="00341804">
        <w:rPr>
          <w:i/>
          <w:iCs/>
          <w:lang w:val="en-US"/>
        </w:rPr>
        <w:t>Minor Concerns:</w:t>
      </w:r>
      <w:r w:rsidRPr="00341804">
        <w:rPr>
          <w:i/>
          <w:iCs/>
          <w:lang w:val="en-US"/>
        </w:rPr>
        <w:br/>
        <w:t>Minor stylistic edits:</w:t>
      </w:r>
      <w:r w:rsidRPr="00341804">
        <w:rPr>
          <w:i/>
          <w:iCs/>
          <w:lang w:val="en-US"/>
        </w:rPr>
        <w:br/>
        <w:t>One comment: in some cases, protocol reads like a series of commands "</w:t>
      </w:r>
      <w:proofErr w:type="gramStart"/>
      <w:r w:rsidRPr="00341804">
        <w:rPr>
          <w:i/>
          <w:iCs/>
          <w:lang w:val="en-US"/>
        </w:rPr>
        <w:t>e.g.</w:t>
      </w:r>
      <w:proofErr w:type="gramEnd"/>
      <w:r w:rsidRPr="00341804">
        <w:rPr>
          <w:i/>
          <w:iCs/>
          <w:lang w:val="en-US"/>
        </w:rPr>
        <w:t xml:space="preserve"> Wash", "analyze" and in other parts of the article, the protocol reads like statements" the cells are washed". Please rewrite the protocol in the consistent style. There are also some stylistic issues.</w:t>
      </w:r>
      <w:r w:rsidRPr="00341804">
        <w:rPr>
          <w:i/>
          <w:iCs/>
          <w:lang w:val="en-US"/>
        </w:rPr>
        <w:br/>
      </w:r>
    </w:p>
    <w:p w14:paraId="29766ADF" w14:textId="4282BD7D" w:rsidR="00ED093F" w:rsidRPr="00341804" w:rsidRDefault="00ED093F" w:rsidP="00561F96">
      <w:pPr>
        <w:ind w:firstLine="708"/>
        <w:rPr>
          <w:lang w:val="en-US"/>
        </w:rPr>
      </w:pPr>
      <w:r w:rsidRPr="00341804">
        <w:rPr>
          <w:lang w:val="en-US"/>
        </w:rPr>
        <w:t xml:space="preserve">We appreciate the effort by the reviewer to </w:t>
      </w:r>
      <w:r w:rsidR="00C43527" w:rsidRPr="00341804">
        <w:rPr>
          <w:lang w:val="en-US"/>
        </w:rPr>
        <w:t>po</w:t>
      </w:r>
      <w:r w:rsidR="00230440" w:rsidRPr="00341804">
        <w:rPr>
          <w:lang w:val="en-US"/>
        </w:rPr>
        <w:t>int out specific phrases that should be improved from the reviewer’s perspective. Building on that we</w:t>
      </w:r>
      <w:r w:rsidRPr="00341804">
        <w:rPr>
          <w:lang w:val="en-US"/>
        </w:rPr>
        <w:t xml:space="preserve"> have taken the </w:t>
      </w:r>
      <w:r w:rsidR="000C350C" w:rsidRPr="00341804">
        <w:rPr>
          <w:lang w:val="en-US"/>
        </w:rPr>
        <w:t>chance</w:t>
      </w:r>
      <w:r w:rsidRPr="00341804">
        <w:rPr>
          <w:lang w:val="en-US"/>
        </w:rPr>
        <w:t xml:space="preserve"> to revisit the </w:t>
      </w:r>
      <w:r w:rsidR="00230440" w:rsidRPr="00341804">
        <w:rPr>
          <w:lang w:val="en-US"/>
        </w:rPr>
        <w:t xml:space="preserve">whole </w:t>
      </w:r>
      <w:r w:rsidRPr="00341804">
        <w:rPr>
          <w:lang w:val="en-US"/>
        </w:rPr>
        <w:t xml:space="preserve">manuscript from a stylistic perspective. </w:t>
      </w:r>
    </w:p>
    <w:p w14:paraId="38A7E53C" w14:textId="1ABB9601" w:rsidR="00ED093F" w:rsidRPr="00341804" w:rsidRDefault="00E64559" w:rsidP="00E64559">
      <w:pPr>
        <w:rPr>
          <w:i/>
          <w:iCs/>
          <w:lang w:val="en-US"/>
        </w:rPr>
      </w:pPr>
      <w:r w:rsidRPr="00341804">
        <w:rPr>
          <w:lang w:val="en-US"/>
        </w:rPr>
        <w:br/>
      </w:r>
      <w:r w:rsidRPr="00341804">
        <w:rPr>
          <w:i/>
          <w:iCs/>
          <w:lang w:val="en-US"/>
        </w:rPr>
        <w:t>Examples of some issues throughout the text.</w:t>
      </w:r>
      <w:r w:rsidRPr="00341804">
        <w:rPr>
          <w:i/>
          <w:iCs/>
          <w:lang w:val="en-US"/>
        </w:rPr>
        <w:br/>
        <w:t>Line 30 - "their" - whose? Do not include undefined pronouns due to reduced clarity</w:t>
      </w:r>
    </w:p>
    <w:p w14:paraId="7A66A373" w14:textId="77777777" w:rsidR="00ED093F" w:rsidRPr="00341804" w:rsidRDefault="00ED093F" w:rsidP="00E64559">
      <w:pPr>
        <w:rPr>
          <w:lang w:val="en-US"/>
        </w:rPr>
      </w:pPr>
    </w:p>
    <w:p w14:paraId="6C3F4292" w14:textId="4DDED27D" w:rsidR="00ED093F" w:rsidRPr="00341804" w:rsidRDefault="000C350C" w:rsidP="00561F96">
      <w:pPr>
        <w:ind w:firstLine="708"/>
        <w:rPr>
          <w:lang w:val="en-US"/>
        </w:rPr>
      </w:pPr>
      <w:r w:rsidRPr="00341804">
        <w:rPr>
          <w:lang w:val="en-US"/>
        </w:rPr>
        <w:t>“</w:t>
      </w:r>
      <w:proofErr w:type="gramStart"/>
      <w:r w:rsidRPr="00341804">
        <w:rPr>
          <w:lang w:val="en-US"/>
        </w:rPr>
        <w:t>Their</w:t>
      </w:r>
      <w:proofErr w:type="gramEnd"/>
      <w:r w:rsidRPr="00341804">
        <w:rPr>
          <w:lang w:val="en-US"/>
        </w:rPr>
        <w:t>” has been replaced</w:t>
      </w:r>
      <w:r w:rsidR="00230440" w:rsidRPr="00341804">
        <w:rPr>
          <w:lang w:val="en-US"/>
        </w:rPr>
        <w:t xml:space="preserve">. </w:t>
      </w:r>
    </w:p>
    <w:p w14:paraId="369D8D41" w14:textId="77777777" w:rsidR="00230440" w:rsidRPr="00341804" w:rsidRDefault="00E64559" w:rsidP="00E64559">
      <w:pPr>
        <w:rPr>
          <w:i/>
          <w:iCs/>
          <w:lang w:val="en-US"/>
        </w:rPr>
      </w:pPr>
      <w:r w:rsidRPr="00341804">
        <w:rPr>
          <w:lang w:val="en-US"/>
        </w:rPr>
        <w:br/>
      </w:r>
      <w:r w:rsidRPr="00341804">
        <w:rPr>
          <w:i/>
          <w:iCs/>
          <w:lang w:val="en-US"/>
        </w:rPr>
        <w:t>Line 41 - "exemplary" - change to "For example"</w:t>
      </w:r>
    </w:p>
    <w:p w14:paraId="325BC5E2" w14:textId="77777777" w:rsidR="00230440" w:rsidRPr="00341804" w:rsidRDefault="00230440" w:rsidP="00E64559">
      <w:pPr>
        <w:rPr>
          <w:lang w:val="en-US"/>
        </w:rPr>
      </w:pPr>
    </w:p>
    <w:p w14:paraId="2E22EA9F" w14:textId="218E5F09" w:rsidR="00230440" w:rsidRPr="00341804" w:rsidRDefault="00230440" w:rsidP="00561F96">
      <w:pPr>
        <w:ind w:firstLine="708"/>
        <w:rPr>
          <w:lang w:val="en-US"/>
        </w:rPr>
      </w:pPr>
      <w:r w:rsidRPr="00341804">
        <w:rPr>
          <w:lang w:val="en-US"/>
        </w:rPr>
        <w:t>Changed to “as an example”.</w:t>
      </w:r>
    </w:p>
    <w:p w14:paraId="5BA3DC4C" w14:textId="77777777" w:rsidR="00230440" w:rsidRPr="00341804" w:rsidRDefault="00E64559" w:rsidP="00E64559">
      <w:pPr>
        <w:rPr>
          <w:i/>
          <w:iCs/>
          <w:lang w:val="en-US"/>
        </w:rPr>
      </w:pPr>
      <w:r w:rsidRPr="00341804">
        <w:rPr>
          <w:i/>
          <w:iCs/>
          <w:lang w:val="en-US"/>
        </w:rPr>
        <w:br/>
        <w:t>Line 97 - "</w:t>
      </w:r>
      <w:proofErr w:type="gramStart"/>
      <w:r w:rsidRPr="00341804">
        <w:rPr>
          <w:i/>
          <w:iCs/>
          <w:lang w:val="en-US"/>
        </w:rPr>
        <w:t>precipitation based</w:t>
      </w:r>
      <w:proofErr w:type="gramEnd"/>
      <w:r w:rsidRPr="00341804">
        <w:rPr>
          <w:i/>
          <w:iCs/>
          <w:lang w:val="en-US"/>
        </w:rPr>
        <w:t xml:space="preserve"> assay" - should not it be "method" rather than "assay"?</w:t>
      </w:r>
    </w:p>
    <w:p w14:paraId="2032CE3D" w14:textId="77777777" w:rsidR="00230440" w:rsidRPr="00341804" w:rsidRDefault="00230440" w:rsidP="00E64559">
      <w:pPr>
        <w:rPr>
          <w:lang w:val="en-US"/>
        </w:rPr>
      </w:pPr>
    </w:p>
    <w:p w14:paraId="31339B9F" w14:textId="1DF0AAA9" w:rsidR="00230440" w:rsidRPr="00341804" w:rsidRDefault="00561F96" w:rsidP="00561F96">
      <w:pPr>
        <w:ind w:firstLine="708"/>
        <w:rPr>
          <w:lang w:val="en-US"/>
        </w:rPr>
      </w:pPr>
      <w:r w:rsidRPr="00341804">
        <w:rPr>
          <w:lang w:val="en-US"/>
        </w:rPr>
        <w:t>We think "assay" is an accurate description in this case.</w:t>
      </w:r>
    </w:p>
    <w:p w14:paraId="3FA66630" w14:textId="77777777" w:rsidR="00230440" w:rsidRPr="00341804" w:rsidRDefault="00E64559" w:rsidP="00E64559">
      <w:pPr>
        <w:rPr>
          <w:i/>
          <w:iCs/>
          <w:lang w:val="en-US"/>
        </w:rPr>
      </w:pPr>
      <w:r w:rsidRPr="00341804">
        <w:rPr>
          <w:lang w:val="en-US"/>
        </w:rPr>
        <w:br/>
      </w:r>
      <w:r w:rsidRPr="00341804">
        <w:rPr>
          <w:i/>
          <w:iCs/>
          <w:lang w:val="en-US"/>
        </w:rPr>
        <w:t>Line 113 - not sure why the author used the word "entities"</w:t>
      </w:r>
    </w:p>
    <w:p w14:paraId="57828FA3" w14:textId="77777777" w:rsidR="00230440" w:rsidRPr="00341804" w:rsidRDefault="00230440" w:rsidP="00E64559">
      <w:pPr>
        <w:rPr>
          <w:lang w:val="en-US"/>
        </w:rPr>
      </w:pPr>
    </w:p>
    <w:p w14:paraId="4BE2699E" w14:textId="59E25BA1" w:rsidR="00230440" w:rsidRPr="00341804" w:rsidRDefault="003D7A46" w:rsidP="00561F96">
      <w:pPr>
        <w:ind w:firstLine="708"/>
        <w:rPr>
          <w:lang w:val="en-US"/>
        </w:rPr>
      </w:pPr>
      <w:r w:rsidRPr="00341804">
        <w:rPr>
          <w:lang w:val="en-US"/>
        </w:rPr>
        <w:t xml:space="preserve">Different types of cancer are commonly categorized into entities. </w:t>
      </w:r>
    </w:p>
    <w:p w14:paraId="0BA63502" w14:textId="77777777" w:rsidR="003D7A46" w:rsidRPr="00341804" w:rsidRDefault="00E64559" w:rsidP="00E64559">
      <w:pPr>
        <w:rPr>
          <w:i/>
          <w:iCs/>
          <w:lang w:val="en-US"/>
        </w:rPr>
      </w:pPr>
      <w:r w:rsidRPr="00341804">
        <w:rPr>
          <w:lang w:val="en-US"/>
        </w:rPr>
        <w:br/>
      </w:r>
      <w:r w:rsidRPr="00341804">
        <w:rPr>
          <w:i/>
          <w:iCs/>
          <w:lang w:val="en-US"/>
        </w:rPr>
        <w:t>Line 140. It should be "0.5" and not "0,5" mL - correct similar mistakes throughout the text</w:t>
      </w:r>
    </w:p>
    <w:p w14:paraId="41DBA029" w14:textId="77777777" w:rsidR="003D7A46" w:rsidRPr="00341804" w:rsidRDefault="003D7A46" w:rsidP="00E64559">
      <w:pPr>
        <w:rPr>
          <w:lang w:val="en-US"/>
        </w:rPr>
      </w:pPr>
    </w:p>
    <w:p w14:paraId="7A433E46" w14:textId="2086E44C" w:rsidR="003D7A46" w:rsidRPr="00341804" w:rsidRDefault="00265DE9" w:rsidP="00561F96">
      <w:pPr>
        <w:ind w:firstLine="708"/>
        <w:rPr>
          <w:lang w:val="en-US"/>
        </w:rPr>
      </w:pPr>
      <w:r w:rsidRPr="00341804">
        <w:rPr>
          <w:lang w:val="en-US"/>
        </w:rPr>
        <w:t>We have replaced all the decimal commas throughout the manuscript.</w:t>
      </w:r>
      <w:r w:rsidR="003D7A46" w:rsidRPr="00341804">
        <w:rPr>
          <w:lang w:val="en-US"/>
        </w:rPr>
        <w:t xml:space="preserve"> </w:t>
      </w:r>
    </w:p>
    <w:p w14:paraId="0C5364B0" w14:textId="77777777" w:rsidR="003D7A46" w:rsidRPr="00341804" w:rsidRDefault="00E64559" w:rsidP="00E64559">
      <w:pPr>
        <w:rPr>
          <w:i/>
          <w:iCs/>
          <w:lang w:val="en-US"/>
        </w:rPr>
      </w:pPr>
      <w:r w:rsidRPr="00341804">
        <w:rPr>
          <w:lang w:val="en-US"/>
        </w:rPr>
        <w:br/>
      </w:r>
      <w:r w:rsidRPr="00341804">
        <w:rPr>
          <w:i/>
          <w:iCs/>
          <w:lang w:val="en-US"/>
        </w:rPr>
        <w:t>Line 140 - what is "</w:t>
      </w:r>
      <w:proofErr w:type="spellStart"/>
      <w:r w:rsidRPr="00341804">
        <w:rPr>
          <w:i/>
          <w:iCs/>
          <w:lang w:val="en-US"/>
        </w:rPr>
        <w:t>eppi</w:t>
      </w:r>
      <w:proofErr w:type="spellEnd"/>
      <w:proofErr w:type="gramStart"/>
      <w:r w:rsidRPr="00341804">
        <w:rPr>
          <w:i/>
          <w:iCs/>
          <w:lang w:val="en-US"/>
        </w:rPr>
        <w:t>" ?</w:t>
      </w:r>
      <w:proofErr w:type="gramEnd"/>
      <w:r w:rsidRPr="00341804">
        <w:rPr>
          <w:i/>
          <w:iCs/>
          <w:lang w:val="en-US"/>
        </w:rPr>
        <w:t xml:space="preserve"> Avoid jargon please.</w:t>
      </w:r>
    </w:p>
    <w:p w14:paraId="1FD2BAA8" w14:textId="77777777" w:rsidR="003D7A46" w:rsidRPr="00341804" w:rsidRDefault="003D7A46" w:rsidP="00E64559">
      <w:pPr>
        <w:rPr>
          <w:lang w:val="en-US"/>
        </w:rPr>
      </w:pPr>
    </w:p>
    <w:p w14:paraId="6E3BE7A3" w14:textId="66279C1E" w:rsidR="003D7A46" w:rsidRPr="00341804" w:rsidRDefault="00265DE9" w:rsidP="00561F96">
      <w:pPr>
        <w:ind w:firstLine="708"/>
        <w:rPr>
          <w:lang w:val="en-US"/>
        </w:rPr>
      </w:pPr>
      <w:r w:rsidRPr="00341804">
        <w:rPr>
          <w:lang w:val="en-US"/>
        </w:rPr>
        <w:t>We have replaced all product names</w:t>
      </w:r>
      <w:r w:rsidR="003D7A46" w:rsidRPr="00341804">
        <w:rPr>
          <w:lang w:val="en-US"/>
        </w:rPr>
        <w:t xml:space="preserve">. </w:t>
      </w:r>
    </w:p>
    <w:p w14:paraId="016F4041" w14:textId="77777777" w:rsidR="00376B68" w:rsidRPr="00341804" w:rsidRDefault="00E64559" w:rsidP="00E64559">
      <w:pPr>
        <w:rPr>
          <w:i/>
          <w:iCs/>
          <w:lang w:val="en-US"/>
        </w:rPr>
      </w:pPr>
      <w:r w:rsidRPr="00341804">
        <w:rPr>
          <w:lang w:val="en-US"/>
        </w:rPr>
        <w:br/>
      </w:r>
      <w:r w:rsidRPr="00341804">
        <w:rPr>
          <w:i/>
          <w:iCs/>
          <w:lang w:val="en-US"/>
        </w:rPr>
        <w:t>Line 172-173: awkward sentence. Rephrase.</w:t>
      </w:r>
    </w:p>
    <w:p w14:paraId="2400B729" w14:textId="77777777" w:rsidR="00376B68" w:rsidRPr="00341804" w:rsidRDefault="00376B68" w:rsidP="00376B68">
      <w:pPr>
        <w:rPr>
          <w:lang w:val="en-US"/>
        </w:rPr>
      </w:pPr>
    </w:p>
    <w:p w14:paraId="4A7F668E" w14:textId="1E583009" w:rsidR="00376B68" w:rsidRPr="00341804" w:rsidRDefault="00265DE9" w:rsidP="00561F96">
      <w:pPr>
        <w:ind w:firstLine="708"/>
        <w:rPr>
          <w:lang w:val="en-US"/>
        </w:rPr>
      </w:pPr>
      <w:r w:rsidRPr="00341804">
        <w:rPr>
          <w:lang w:val="en-US"/>
        </w:rPr>
        <w:t xml:space="preserve">The sentence has been rephrased to provide clarity. </w:t>
      </w:r>
    </w:p>
    <w:p w14:paraId="1E66775A" w14:textId="77777777" w:rsidR="00376B68" w:rsidRPr="00341804" w:rsidRDefault="00376B68" w:rsidP="00376B68">
      <w:pPr>
        <w:rPr>
          <w:i/>
          <w:iCs/>
          <w:lang w:val="en-US"/>
        </w:rPr>
      </w:pPr>
      <w:r w:rsidRPr="00341804">
        <w:rPr>
          <w:lang w:val="en-US"/>
        </w:rPr>
        <w:br/>
      </w:r>
      <w:r w:rsidR="00E64559" w:rsidRPr="00341804">
        <w:rPr>
          <w:i/>
          <w:iCs/>
          <w:lang w:val="en-US"/>
        </w:rPr>
        <w:t>Line 233-234 - vague. Explain and reword.</w:t>
      </w:r>
    </w:p>
    <w:p w14:paraId="5BFD71C3" w14:textId="77777777" w:rsidR="00376B68" w:rsidRPr="00341804" w:rsidRDefault="00376B68" w:rsidP="00376B68">
      <w:pPr>
        <w:rPr>
          <w:lang w:val="en-US"/>
        </w:rPr>
      </w:pPr>
    </w:p>
    <w:p w14:paraId="25023D47" w14:textId="38379B2B" w:rsidR="00376B68" w:rsidRPr="00341804" w:rsidRDefault="00265DE9" w:rsidP="00561F96">
      <w:pPr>
        <w:ind w:firstLine="708"/>
        <w:rPr>
          <w:lang w:val="en-US"/>
        </w:rPr>
      </w:pPr>
      <w:r w:rsidRPr="00341804">
        <w:rPr>
          <w:lang w:val="en-US"/>
        </w:rPr>
        <w:t xml:space="preserve">This part </w:t>
      </w:r>
      <w:r w:rsidR="0098515D" w:rsidRPr="00341804">
        <w:rPr>
          <w:lang w:val="en-US"/>
        </w:rPr>
        <w:t>has been explained with more detail</w:t>
      </w:r>
      <w:r w:rsidRPr="00341804">
        <w:rPr>
          <w:lang w:val="en-US"/>
        </w:rPr>
        <w:t>. Further, we have moved it to the</w:t>
      </w:r>
      <w:r w:rsidR="00376B68" w:rsidRPr="00341804">
        <w:rPr>
          <w:lang w:val="en-US"/>
        </w:rPr>
        <w:t xml:space="preserve"> discussion section. </w:t>
      </w:r>
    </w:p>
    <w:p w14:paraId="182160D4" w14:textId="77777777" w:rsidR="00376B68" w:rsidRPr="00341804" w:rsidRDefault="00E64559" w:rsidP="00376B68">
      <w:pPr>
        <w:rPr>
          <w:i/>
          <w:iCs/>
          <w:lang w:val="en-US"/>
        </w:rPr>
      </w:pPr>
      <w:r w:rsidRPr="00341804">
        <w:rPr>
          <w:i/>
          <w:iCs/>
          <w:lang w:val="en-US"/>
        </w:rPr>
        <w:br/>
        <w:t>Line 238 - "A scheme of the proposed protocol"</w:t>
      </w:r>
    </w:p>
    <w:p w14:paraId="4945B5CB" w14:textId="77777777" w:rsidR="00376B68" w:rsidRPr="00341804" w:rsidRDefault="00376B68" w:rsidP="00376B68">
      <w:pPr>
        <w:rPr>
          <w:lang w:val="en-US"/>
        </w:rPr>
      </w:pPr>
    </w:p>
    <w:p w14:paraId="4AF58136" w14:textId="3AE2C0E7" w:rsidR="00376B68" w:rsidRPr="00341804" w:rsidRDefault="00265DE9" w:rsidP="00561F96">
      <w:pPr>
        <w:ind w:firstLine="708"/>
        <w:rPr>
          <w:lang w:val="en-US"/>
        </w:rPr>
      </w:pPr>
      <w:r w:rsidRPr="00341804">
        <w:rPr>
          <w:lang w:val="en-US"/>
        </w:rPr>
        <w:t>In this cas</w:t>
      </w:r>
      <w:r w:rsidR="00376B68" w:rsidRPr="00341804">
        <w:rPr>
          <w:lang w:val="en-US"/>
        </w:rPr>
        <w:t>e</w:t>
      </w:r>
      <w:r w:rsidRPr="00341804">
        <w:rPr>
          <w:lang w:val="en-US"/>
        </w:rPr>
        <w:t>, we</w:t>
      </w:r>
      <w:r w:rsidR="00376B68" w:rsidRPr="00341804">
        <w:rPr>
          <w:lang w:val="en-US"/>
        </w:rPr>
        <w:t xml:space="preserve"> think “overview” is an accurate description.</w:t>
      </w:r>
    </w:p>
    <w:p w14:paraId="5A4F3503" w14:textId="77777777" w:rsidR="00376B68" w:rsidRPr="00341804" w:rsidRDefault="00E64559" w:rsidP="00376B68">
      <w:pPr>
        <w:rPr>
          <w:i/>
          <w:iCs/>
          <w:lang w:val="en-US"/>
        </w:rPr>
      </w:pPr>
      <w:r w:rsidRPr="00341804">
        <w:rPr>
          <w:lang w:val="en-US"/>
        </w:rPr>
        <w:br/>
      </w:r>
      <w:r w:rsidRPr="00341804">
        <w:rPr>
          <w:i/>
          <w:iCs/>
          <w:lang w:val="en-US"/>
        </w:rPr>
        <w:t>Line 238-</w:t>
      </w:r>
      <w:proofErr w:type="gramStart"/>
      <w:r w:rsidRPr="00341804">
        <w:rPr>
          <w:i/>
          <w:iCs/>
          <w:lang w:val="en-US"/>
        </w:rPr>
        <w:t>239 :</w:t>
      </w:r>
      <w:proofErr w:type="gramEnd"/>
      <w:r w:rsidRPr="00341804">
        <w:rPr>
          <w:i/>
          <w:iCs/>
          <w:lang w:val="en-US"/>
        </w:rPr>
        <w:t xml:space="preserve"> "A) Generation of EVs derived from tumors under chemotherapy and EV isolation procedure. " How about: "A) Isolation of EVs derived from tumors under conditions mimicking chemotherapy."</w:t>
      </w:r>
    </w:p>
    <w:p w14:paraId="2BB19EB7" w14:textId="77777777" w:rsidR="00376B68" w:rsidRPr="00341804" w:rsidRDefault="00376B68" w:rsidP="00376B68">
      <w:pPr>
        <w:rPr>
          <w:lang w:val="en-US"/>
        </w:rPr>
      </w:pPr>
    </w:p>
    <w:p w14:paraId="5822982A" w14:textId="38AAD769" w:rsidR="00376B68" w:rsidRPr="00341804" w:rsidRDefault="00213442" w:rsidP="00561F96">
      <w:pPr>
        <w:ind w:firstLine="708"/>
        <w:rPr>
          <w:lang w:val="en-US"/>
        </w:rPr>
      </w:pPr>
      <w:r w:rsidRPr="00341804">
        <w:rPr>
          <w:lang w:val="en-US"/>
        </w:rPr>
        <w:t>We have rephrased this</w:t>
      </w:r>
      <w:r w:rsidR="00376B68" w:rsidRPr="00341804">
        <w:rPr>
          <w:lang w:val="en-US"/>
        </w:rPr>
        <w:t xml:space="preserve">. </w:t>
      </w:r>
    </w:p>
    <w:p w14:paraId="6D771EAA" w14:textId="77777777" w:rsidR="00376B68" w:rsidRPr="00341804" w:rsidRDefault="00E64559" w:rsidP="00376B68">
      <w:pPr>
        <w:rPr>
          <w:i/>
          <w:iCs/>
          <w:lang w:val="en-US"/>
        </w:rPr>
      </w:pPr>
      <w:r w:rsidRPr="00341804">
        <w:rPr>
          <w:i/>
          <w:iCs/>
          <w:lang w:val="en-US"/>
        </w:rPr>
        <w:br/>
        <w:t>Line 301-307. Please revise and avoid such statements as "EVs are everywhere". "</w:t>
      </w:r>
      <w:proofErr w:type="gramStart"/>
      <w:r w:rsidRPr="00341804">
        <w:rPr>
          <w:i/>
          <w:iCs/>
          <w:lang w:val="en-US"/>
        </w:rPr>
        <w:t>time</w:t>
      </w:r>
      <w:proofErr w:type="gramEnd"/>
      <w:r w:rsidRPr="00341804">
        <w:rPr>
          <w:i/>
          <w:iCs/>
          <w:lang w:val="en-US"/>
        </w:rPr>
        <w:t xml:space="preserve"> to harness their potential"</w:t>
      </w:r>
    </w:p>
    <w:p w14:paraId="0DE062A9" w14:textId="77777777" w:rsidR="00376B68" w:rsidRPr="00341804" w:rsidRDefault="00376B68" w:rsidP="00376B68">
      <w:pPr>
        <w:rPr>
          <w:lang w:val="en-US"/>
        </w:rPr>
      </w:pPr>
    </w:p>
    <w:p w14:paraId="7435AD75" w14:textId="3B478F72" w:rsidR="00376B68" w:rsidRPr="00341804" w:rsidRDefault="00213442" w:rsidP="00561F96">
      <w:pPr>
        <w:ind w:firstLine="708"/>
        <w:rPr>
          <w:lang w:val="en-US"/>
        </w:rPr>
      </w:pPr>
      <w:r w:rsidRPr="00341804">
        <w:rPr>
          <w:lang w:val="en-US"/>
        </w:rPr>
        <w:t xml:space="preserve">The concluding statement </w:t>
      </w:r>
      <w:r w:rsidR="0098515D" w:rsidRPr="00341804">
        <w:rPr>
          <w:lang w:val="en-US"/>
        </w:rPr>
        <w:t>has been rephrased in a more</w:t>
      </w:r>
      <w:r w:rsidRPr="00341804">
        <w:rPr>
          <w:lang w:val="en-US"/>
        </w:rPr>
        <w:t xml:space="preserve"> objective </w:t>
      </w:r>
      <w:r w:rsidR="0098515D" w:rsidRPr="00341804">
        <w:rPr>
          <w:lang w:val="en-US"/>
        </w:rPr>
        <w:t>manner</w:t>
      </w:r>
      <w:r w:rsidR="00376B68" w:rsidRPr="00341804">
        <w:rPr>
          <w:lang w:val="en-US"/>
        </w:rPr>
        <w:t xml:space="preserve">. </w:t>
      </w:r>
    </w:p>
    <w:p w14:paraId="0F0C8A7F" w14:textId="77777777" w:rsidR="00376B68" w:rsidRPr="00341804" w:rsidRDefault="00376B68" w:rsidP="00376B68">
      <w:pPr>
        <w:rPr>
          <w:i/>
          <w:iCs/>
          <w:lang w:val="en-US"/>
        </w:rPr>
      </w:pPr>
    </w:p>
    <w:p w14:paraId="6989784D" w14:textId="5004F4EC" w:rsidR="00376B68" w:rsidRPr="00341804" w:rsidRDefault="00E64559" w:rsidP="00376B68">
      <w:pPr>
        <w:rPr>
          <w:i/>
          <w:iCs/>
          <w:lang w:val="en-US"/>
        </w:rPr>
      </w:pPr>
      <w:r w:rsidRPr="00341804">
        <w:rPr>
          <w:i/>
          <w:iCs/>
          <w:lang w:val="en-US"/>
        </w:rPr>
        <w:t>This section should be written in a more scientific language. Moreover, the use of undefined pronouns is very distracting to the reader. Consider professional editing of the text.</w:t>
      </w:r>
      <w:r w:rsidRPr="00341804">
        <w:rPr>
          <w:i/>
          <w:iCs/>
          <w:lang w:val="en-US"/>
        </w:rPr>
        <w:br/>
        <w:t xml:space="preserve">Figure 1. While the artwork is certainly appreciated, do consider using </w:t>
      </w:r>
      <w:proofErr w:type="spellStart"/>
      <w:r w:rsidRPr="00341804">
        <w:rPr>
          <w:i/>
          <w:iCs/>
          <w:lang w:val="en-US"/>
        </w:rPr>
        <w:t>biorender</w:t>
      </w:r>
      <w:proofErr w:type="spellEnd"/>
      <w:r w:rsidRPr="00341804">
        <w:rPr>
          <w:i/>
          <w:iCs/>
          <w:lang w:val="en-US"/>
        </w:rPr>
        <w:t xml:space="preserve"> or similar software to improve. What is " a resection"?</w:t>
      </w:r>
    </w:p>
    <w:p w14:paraId="6934DE91" w14:textId="2C4B62E7" w:rsidR="00376B68" w:rsidRPr="00341804" w:rsidRDefault="00376B68" w:rsidP="00376B68">
      <w:pPr>
        <w:rPr>
          <w:lang w:val="en-US"/>
        </w:rPr>
      </w:pPr>
    </w:p>
    <w:p w14:paraId="631E05EB" w14:textId="103B8C52" w:rsidR="00376B68" w:rsidRPr="00341804" w:rsidRDefault="00376B68" w:rsidP="00561F96">
      <w:pPr>
        <w:ind w:firstLine="708"/>
        <w:rPr>
          <w:lang w:val="en-US"/>
        </w:rPr>
      </w:pPr>
      <w:r w:rsidRPr="00341804">
        <w:rPr>
          <w:lang w:val="en-US"/>
        </w:rPr>
        <w:t>A resection is an operation to cut out part of an organ or a piece of tissue from the body</w:t>
      </w:r>
      <w:r w:rsidR="0098515D" w:rsidRPr="00341804">
        <w:rPr>
          <w:lang w:val="en-US"/>
        </w:rPr>
        <w:t>.</w:t>
      </w:r>
      <w:r w:rsidR="00B254B8" w:rsidRPr="00341804">
        <w:rPr>
          <w:lang w:val="en-US"/>
        </w:rPr>
        <w:t xml:space="preserve"> </w:t>
      </w:r>
    </w:p>
    <w:p w14:paraId="142532B1" w14:textId="58A41C6D" w:rsidR="009A34AD" w:rsidRPr="00341804" w:rsidRDefault="009A34AD" w:rsidP="00376B68">
      <w:pPr>
        <w:rPr>
          <w:lang w:val="en-US"/>
        </w:rPr>
      </w:pPr>
    </w:p>
    <w:p w14:paraId="2AE35E23" w14:textId="77777777" w:rsidR="00213442" w:rsidRPr="00341804" w:rsidRDefault="00213442" w:rsidP="00376B68">
      <w:pPr>
        <w:rPr>
          <w:lang w:val="en-US"/>
        </w:rPr>
      </w:pPr>
    </w:p>
    <w:p w14:paraId="51E926CB" w14:textId="77777777" w:rsidR="009A34AD" w:rsidRPr="00341804" w:rsidRDefault="009A34AD" w:rsidP="009A34AD">
      <w:pPr>
        <w:rPr>
          <w:b/>
          <w:bCs/>
          <w:lang w:val="en-US"/>
        </w:rPr>
      </w:pPr>
      <w:r w:rsidRPr="00341804">
        <w:rPr>
          <w:b/>
          <w:bCs/>
          <w:lang w:val="en-US"/>
        </w:rPr>
        <w:t>Reviewer #3:</w:t>
      </w:r>
    </w:p>
    <w:p w14:paraId="76274CF0" w14:textId="77777777" w:rsidR="009A34AD" w:rsidRPr="00341804" w:rsidRDefault="009A34AD" w:rsidP="009A34AD">
      <w:pPr>
        <w:rPr>
          <w:lang w:val="en-US"/>
        </w:rPr>
      </w:pPr>
    </w:p>
    <w:p w14:paraId="78821A07" w14:textId="478FE3E9" w:rsidR="009A34AD" w:rsidRPr="00341804" w:rsidRDefault="009A34AD" w:rsidP="009A34AD">
      <w:pPr>
        <w:rPr>
          <w:i/>
          <w:iCs/>
          <w:lang w:val="en-US"/>
        </w:rPr>
      </w:pPr>
      <w:r w:rsidRPr="00341804">
        <w:rPr>
          <w:i/>
          <w:iCs/>
          <w:lang w:val="en-US"/>
        </w:rPr>
        <w:t>Manuscript Summary:</w:t>
      </w:r>
    </w:p>
    <w:p w14:paraId="322D680B" w14:textId="77777777" w:rsidR="009A34AD" w:rsidRPr="00341804" w:rsidRDefault="009A34AD" w:rsidP="009A34AD">
      <w:pPr>
        <w:rPr>
          <w:i/>
          <w:iCs/>
          <w:lang w:val="en-US"/>
        </w:rPr>
      </w:pPr>
      <w:r w:rsidRPr="00341804">
        <w:rPr>
          <w:i/>
          <w:iCs/>
          <w:lang w:val="en-US"/>
        </w:rPr>
        <w:t>The authors demonstrate detection of immune responses to EVs by measuring the production of IFN-γ of CD8+ cells following in vitro stimulation of spleen cells obtained from mice previously immunized with the EVs. The various steps are clearly described.</w:t>
      </w:r>
    </w:p>
    <w:p w14:paraId="12FD3E3F" w14:textId="5CBF9796" w:rsidR="009A34AD" w:rsidRPr="00341804" w:rsidRDefault="009A34AD" w:rsidP="009A34AD">
      <w:pPr>
        <w:rPr>
          <w:i/>
          <w:iCs/>
          <w:lang w:val="en-US"/>
        </w:rPr>
      </w:pPr>
    </w:p>
    <w:p w14:paraId="3D272DD5" w14:textId="5782D764" w:rsidR="009A34AD" w:rsidRPr="00341804" w:rsidRDefault="009A34AD" w:rsidP="00561F96">
      <w:pPr>
        <w:ind w:firstLine="708"/>
        <w:rPr>
          <w:lang w:val="en-US"/>
        </w:rPr>
      </w:pPr>
      <w:r w:rsidRPr="00341804">
        <w:rPr>
          <w:lang w:val="en-US"/>
        </w:rPr>
        <w:t xml:space="preserve">We </w:t>
      </w:r>
      <w:r w:rsidR="0098515D" w:rsidRPr="00341804">
        <w:rPr>
          <w:lang w:val="en-US"/>
        </w:rPr>
        <w:t>thank the reviewer for this positive feedback.</w:t>
      </w:r>
    </w:p>
    <w:p w14:paraId="237531CD" w14:textId="77777777" w:rsidR="009A34AD" w:rsidRPr="00341804" w:rsidRDefault="009A34AD" w:rsidP="009A34AD">
      <w:pPr>
        <w:rPr>
          <w:i/>
          <w:iCs/>
          <w:lang w:val="en-US"/>
        </w:rPr>
      </w:pPr>
    </w:p>
    <w:p w14:paraId="1849BEF8" w14:textId="77777777" w:rsidR="009A34AD" w:rsidRPr="00341804" w:rsidRDefault="009A34AD" w:rsidP="009A34AD">
      <w:pPr>
        <w:rPr>
          <w:i/>
          <w:iCs/>
          <w:lang w:val="en-US"/>
        </w:rPr>
      </w:pPr>
      <w:r w:rsidRPr="00341804">
        <w:rPr>
          <w:i/>
          <w:iCs/>
          <w:lang w:val="en-US"/>
        </w:rPr>
        <w:t>Major Concerns:</w:t>
      </w:r>
    </w:p>
    <w:p w14:paraId="602FFFE4" w14:textId="6CE542F6" w:rsidR="009A34AD" w:rsidRPr="00341804" w:rsidRDefault="009A34AD" w:rsidP="009A34AD">
      <w:pPr>
        <w:rPr>
          <w:i/>
          <w:iCs/>
          <w:lang w:val="en-US"/>
        </w:rPr>
      </w:pPr>
      <w:r w:rsidRPr="00341804">
        <w:rPr>
          <w:i/>
          <w:iCs/>
          <w:lang w:val="en-US"/>
        </w:rPr>
        <w:t>1) Does the data shown in Figure 3 show responses with ovalbumin included in the stimulus? If it does then the results of cells stimulated without ovalbumin should also be shown. If the figure shows responses without ovalbumin, it would be interesting to see the responses if ovalbumin is included in the stimulus</w:t>
      </w:r>
    </w:p>
    <w:p w14:paraId="3246D612" w14:textId="073C0B0E" w:rsidR="009A34AD" w:rsidRPr="00341804" w:rsidRDefault="009A34AD" w:rsidP="009A34AD">
      <w:pPr>
        <w:rPr>
          <w:lang w:val="en-US"/>
        </w:rPr>
      </w:pPr>
    </w:p>
    <w:p w14:paraId="1BFDED63" w14:textId="79C5B58A" w:rsidR="009A34AD" w:rsidRPr="00341804" w:rsidRDefault="0098515D" w:rsidP="00561F96">
      <w:pPr>
        <w:ind w:firstLine="708"/>
        <w:rPr>
          <w:color w:val="000000" w:themeColor="text1"/>
          <w:lang w:val="en-US"/>
        </w:rPr>
      </w:pPr>
      <w:r w:rsidRPr="00341804">
        <w:rPr>
          <w:lang w:val="en-US"/>
        </w:rPr>
        <w:t xml:space="preserve">We thank the reviewer for this important comment. The data (now labeled Figure 3A) display </w:t>
      </w:r>
      <w:r w:rsidR="009A34AD" w:rsidRPr="00341804">
        <w:rPr>
          <w:lang w:val="en-US"/>
        </w:rPr>
        <w:t xml:space="preserve">the enhanced cytotoxic T cell activation upon immunization with EVs derived from B16.OVA cell cultures treated with oxaliplatin. </w:t>
      </w:r>
      <w:r w:rsidRPr="00341804">
        <w:rPr>
          <w:lang w:val="en-US"/>
        </w:rPr>
        <w:t>Indeed</w:t>
      </w:r>
      <w:r w:rsidR="009A34AD" w:rsidRPr="00341804">
        <w:rPr>
          <w:lang w:val="en-US"/>
        </w:rPr>
        <w:t xml:space="preserve">, </w:t>
      </w:r>
      <w:r w:rsidR="009A34AD" w:rsidRPr="00341804">
        <w:rPr>
          <w:color w:val="000000" w:themeColor="text1"/>
          <w:lang w:val="en-US"/>
        </w:rPr>
        <w:t>all splenic cell suspensions were restimulated with ovalbumin ex vivo.</w:t>
      </w:r>
      <w:r w:rsidR="009A34AD" w:rsidRPr="00341804">
        <w:rPr>
          <w:lang w:val="en-US"/>
        </w:rPr>
        <w:t xml:space="preserve"> </w:t>
      </w:r>
      <w:r w:rsidRPr="00341804">
        <w:rPr>
          <w:lang w:val="en-US"/>
        </w:rPr>
        <w:t xml:space="preserve">The new </w:t>
      </w:r>
      <w:r w:rsidR="009A34AD" w:rsidRPr="00341804">
        <w:rPr>
          <w:lang w:val="en-US"/>
        </w:rPr>
        <w:t>Figure 3B displays</w:t>
      </w:r>
      <w:r w:rsidR="00EE283F" w:rsidRPr="00341804">
        <w:rPr>
          <w:lang w:val="en-US"/>
        </w:rPr>
        <w:t xml:space="preserve"> differences in</w:t>
      </w:r>
      <w:r w:rsidR="009A34AD" w:rsidRPr="00341804">
        <w:rPr>
          <w:lang w:val="en-US"/>
        </w:rPr>
        <w:t xml:space="preserve"> </w:t>
      </w:r>
      <w:r w:rsidR="009A34AD" w:rsidRPr="00341804">
        <w:rPr>
          <w:color w:val="000000" w:themeColor="text1"/>
          <w:lang w:val="en-US"/>
        </w:rPr>
        <w:t>IFN-</w:t>
      </w:r>
      <m:oMath>
        <m:r>
          <w:rPr>
            <w:rFonts w:ascii="Cambria Math" w:hAnsi="Cambria Math"/>
            <w:color w:val="000000" w:themeColor="text1"/>
          </w:rPr>
          <m:t>γ</m:t>
        </m:r>
      </m:oMath>
      <w:r w:rsidR="009A34AD" w:rsidRPr="00341804">
        <w:rPr>
          <w:color w:val="000000" w:themeColor="text1"/>
          <w:lang w:val="en-US"/>
        </w:rPr>
        <w:t xml:space="preserve">-production upon restimulation with ovalbumin </w:t>
      </w:r>
      <w:r w:rsidR="00EE283F" w:rsidRPr="00341804">
        <w:rPr>
          <w:color w:val="000000" w:themeColor="text1"/>
          <w:lang w:val="en-US"/>
        </w:rPr>
        <w:t xml:space="preserve">and steady-state cultures </w:t>
      </w:r>
      <w:r w:rsidR="009A34AD" w:rsidRPr="00341804">
        <w:rPr>
          <w:color w:val="000000" w:themeColor="text1"/>
          <w:lang w:val="en-US"/>
        </w:rPr>
        <w:t>ex vivo</w:t>
      </w:r>
      <w:r w:rsidR="00EE283F" w:rsidRPr="00341804">
        <w:rPr>
          <w:color w:val="000000" w:themeColor="text1"/>
          <w:lang w:val="en-US"/>
        </w:rPr>
        <w:t>. These data show that EV-</w:t>
      </w:r>
      <w:r w:rsidR="005D53F4" w:rsidRPr="00341804">
        <w:rPr>
          <w:color w:val="000000" w:themeColor="text1"/>
          <w:lang w:val="en-US"/>
        </w:rPr>
        <w:t>induced</w:t>
      </w:r>
      <w:r w:rsidR="00EE283F" w:rsidRPr="00341804">
        <w:rPr>
          <w:color w:val="000000" w:themeColor="text1"/>
          <w:lang w:val="en-US"/>
        </w:rPr>
        <w:t xml:space="preserve"> immune responses are indeed - at least to some extent - tumor</w:t>
      </w:r>
      <w:r w:rsidR="005D53F4" w:rsidRPr="00341804">
        <w:rPr>
          <w:color w:val="000000" w:themeColor="text1"/>
          <w:lang w:val="en-US"/>
        </w:rPr>
        <w:t xml:space="preserve"> antigen-specific. </w:t>
      </w:r>
    </w:p>
    <w:p w14:paraId="14DB1B36" w14:textId="77777777" w:rsidR="009A34AD" w:rsidRPr="00341804" w:rsidRDefault="009A34AD" w:rsidP="009A34AD">
      <w:pPr>
        <w:rPr>
          <w:lang w:val="en-US"/>
        </w:rPr>
      </w:pPr>
    </w:p>
    <w:p w14:paraId="2C78B8D4" w14:textId="77777777" w:rsidR="009A34AD" w:rsidRPr="00341804" w:rsidRDefault="009A34AD" w:rsidP="009A34AD">
      <w:pPr>
        <w:rPr>
          <w:i/>
          <w:iCs/>
          <w:lang w:val="en-US"/>
        </w:rPr>
      </w:pPr>
      <w:r w:rsidRPr="00341804">
        <w:rPr>
          <w:i/>
          <w:iCs/>
          <w:lang w:val="en-US"/>
        </w:rPr>
        <w:t>2) Although there is mention of using nanoparticle measuring device, it appears that the authors do not routinely count the number of EVs but use EVs based on isolation from 400,000 cells. Often treatment of cells with various reagent such as chemotherapy can result in increased or diminished production of EVs. If this is the case the altered number of EVs could potentially influence the immunogenicity. At a minimum it would be good to show that similar numbers of EVs are produced by the cells with or without treatment.</w:t>
      </w:r>
    </w:p>
    <w:p w14:paraId="2E575F2E" w14:textId="3DD38413" w:rsidR="009A34AD" w:rsidRPr="00341804" w:rsidRDefault="009A34AD" w:rsidP="009A34AD">
      <w:pPr>
        <w:rPr>
          <w:lang w:val="en-US"/>
        </w:rPr>
      </w:pPr>
    </w:p>
    <w:p w14:paraId="03C6EDE8" w14:textId="1790D0AB" w:rsidR="0098515D" w:rsidRPr="00341804" w:rsidRDefault="0098515D" w:rsidP="00561F96">
      <w:pPr>
        <w:ind w:firstLine="708"/>
        <w:rPr>
          <w:lang w:val="en-US"/>
        </w:rPr>
      </w:pPr>
      <w:r w:rsidRPr="00341804">
        <w:rPr>
          <w:lang w:val="en-US"/>
        </w:rPr>
        <w:t xml:space="preserve">We completely agree with the </w:t>
      </w:r>
      <w:r w:rsidR="005D53F4" w:rsidRPr="00341804">
        <w:rPr>
          <w:lang w:val="en-US"/>
        </w:rPr>
        <w:t>reviewer that besides qualitative changes in the EV composition</w:t>
      </w:r>
      <w:r w:rsidR="00561F96" w:rsidRPr="00341804">
        <w:rPr>
          <w:lang w:val="en-US"/>
        </w:rPr>
        <w:t>,</w:t>
      </w:r>
      <w:r w:rsidR="005D53F4" w:rsidRPr="00341804">
        <w:rPr>
          <w:lang w:val="en-US"/>
        </w:rPr>
        <w:t xml:space="preserve"> an altered number </w:t>
      </w:r>
      <w:r w:rsidR="007A0414" w:rsidRPr="00341804">
        <w:rPr>
          <w:lang w:val="en-US"/>
        </w:rPr>
        <w:t xml:space="preserve">of produced EVs may impact immunogenicity. </w:t>
      </w:r>
      <w:r w:rsidRPr="00341804">
        <w:rPr>
          <w:lang w:val="en-US"/>
        </w:rPr>
        <w:t>However, this is exactly what we want to assess with this assay</w:t>
      </w:r>
      <w:r w:rsidR="00A218FF" w:rsidRPr="00341804">
        <w:rPr>
          <w:lang w:val="en-US"/>
        </w:rPr>
        <w:t>, taking in to account qualitative AND quantitative changes in EV production by tumor cells under certain conditions.</w:t>
      </w:r>
    </w:p>
    <w:p w14:paraId="2CB53CDE" w14:textId="77777777" w:rsidR="00341804" w:rsidRDefault="00341804" w:rsidP="00561F96">
      <w:pPr>
        <w:ind w:firstLine="708"/>
        <w:rPr>
          <w:lang w:val="en-US"/>
        </w:rPr>
      </w:pPr>
    </w:p>
    <w:p w14:paraId="2672FE40" w14:textId="4CBA9364" w:rsidR="0098515D" w:rsidRPr="00341804" w:rsidRDefault="00341804" w:rsidP="00561F96">
      <w:pPr>
        <w:ind w:firstLine="708"/>
        <w:rPr>
          <w:lang w:val="en-US"/>
        </w:rPr>
      </w:pPr>
      <w:r w:rsidRPr="00341804">
        <w:rPr>
          <w:lang w:val="en-US"/>
        </w:rPr>
        <w:t>We have included a statement in the revised manuscript, that – depending on their scientific question – readers may normalize their stimulation experiments to the number of EV-producing tumor cells or, alternatively to a specific concentration of produced EVs.</w:t>
      </w:r>
    </w:p>
    <w:p w14:paraId="2C1BEC98" w14:textId="77777777" w:rsidR="0098515D" w:rsidRPr="00341804" w:rsidRDefault="0098515D" w:rsidP="00561F96">
      <w:pPr>
        <w:ind w:firstLine="708"/>
        <w:rPr>
          <w:lang w:val="en-US"/>
        </w:rPr>
      </w:pPr>
    </w:p>
    <w:p w14:paraId="767EA504" w14:textId="45851525" w:rsidR="005D53F4" w:rsidRPr="00341804" w:rsidRDefault="007A0414" w:rsidP="00561F96">
      <w:pPr>
        <w:ind w:firstLine="708"/>
        <w:rPr>
          <w:lang w:val="en-US"/>
        </w:rPr>
      </w:pPr>
      <w:r w:rsidRPr="00341804">
        <w:rPr>
          <w:lang w:val="en-US"/>
        </w:rPr>
        <w:t xml:space="preserve">Regarding oxaliplatin, the </w:t>
      </w:r>
      <w:r w:rsidR="00A218FF" w:rsidRPr="00341804">
        <w:rPr>
          <w:lang w:val="en-US"/>
        </w:rPr>
        <w:t xml:space="preserve">quantitative </w:t>
      </w:r>
      <w:r w:rsidRPr="00341804">
        <w:rPr>
          <w:lang w:val="en-US"/>
        </w:rPr>
        <w:t xml:space="preserve">release of EVs is similar between treated and untreated B16.OVA cells, based on nanoparticle </w:t>
      </w:r>
      <w:r w:rsidR="00F80E9F" w:rsidRPr="00341804">
        <w:rPr>
          <w:lang w:val="en-US"/>
        </w:rPr>
        <w:t>tracking analysis</w:t>
      </w:r>
      <w:r w:rsidR="00A218FF" w:rsidRPr="00341804">
        <w:rPr>
          <w:lang w:val="en-US"/>
        </w:rPr>
        <w:t xml:space="preserve"> (data not shown).</w:t>
      </w:r>
      <w:r w:rsidRPr="00341804">
        <w:rPr>
          <w:lang w:val="en-US"/>
        </w:rPr>
        <w:t xml:space="preserve"> </w:t>
      </w:r>
    </w:p>
    <w:p w14:paraId="15CE3AA5" w14:textId="77777777" w:rsidR="005D53F4" w:rsidRPr="00341804" w:rsidRDefault="005D53F4" w:rsidP="009A34AD">
      <w:pPr>
        <w:rPr>
          <w:lang w:val="en-US"/>
        </w:rPr>
      </w:pPr>
    </w:p>
    <w:p w14:paraId="68EB2A18" w14:textId="77777777" w:rsidR="009A34AD" w:rsidRPr="00341804" w:rsidRDefault="009A34AD" w:rsidP="009A34AD">
      <w:pPr>
        <w:rPr>
          <w:i/>
          <w:iCs/>
          <w:lang w:val="en-US"/>
        </w:rPr>
      </w:pPr>
      <w:r w:rsidRPr="00341804">
        <w:rPr>
          <w:i/>
          <w:iCs/>
          <w:lang w:val="en-US"/>
        </w:rPr>
        <w:t>Minor Concerns:</w:t>
      </w:r>
    </w:p>
    <w:p w14:paraId="20BAD860" w14:textId="77777777" w:rsidR="009A34AD" w:rsidRPr="00341804" w:rsidRDefault="009A34AD" w:rsidP="009A34AD">
      <w:pPr>
        <w:rPr>
          <w:i/>
          <w:iCs/>
          <w:lang w:val="en-US"/>
        </w:rPr>
      </w:pPr>
      <w:r w:rsidRPr="00341804">
        <w:rPr>
          <w:i/>
          <w:iCs/>
          <w:lang w:val="en-US"/>
        </w:rPr>
        <w:t>Have the authors tested this approach using human peripheral blood mononuclear cells?</w:t>
      </w:r>
    </w:p>
    <w:p w14:paraId="3B0BA5CE" w14:textId="77777777" w:rsidR="009A34AD" w:rsidRPr="00341804" w:rsidRDefault="009A34AD" w:rsidP="009A34AD">
      <w:pPr>
        <w:rPr>
          <w:lang w:val="en-US"/>
        </w:rPr>
      </w:pPr>
    </w:p>
    <w:p w14:paraId="48E49BE3" w14:textId="1D891904" w:rsidR="009A34AD" w:rsidRPr="00341804" w:rsidRDefault="00A218FF" w:rsidP="00561F96">
      <w:pPr>
        <w:ind w:firstLine="708"/>
        <w:rPr>
          <w:lang w:val="en-US"/>
        </w:rPr>
      </w:pPr>
      <w:r w:rsidRPr="00341804">
        <w:rPr>
          <w:lang w:val="en-US"/>
        </w:rPr>
        <w:t xml:space="preserve">Yes, EVs derived from human tumor cells have been successfully used to stimulate PBMCs from healthy donors. However, these data are </w:t>
      </w:r>
      <w:proofErr w:type="spellStart"/>
      <w:r w:rsidRPr="00341804">
        <w:rPr>
          <w:lang w:val="en-US"/>
        </w:rPr>
        <w:t>incluced</w:t>
      </w:r>
      <w:proofErr w:type="spellEnd"/>
      <w:r w:rsidRPr="00341804">
        <w:rPr>
          <w:lang w:val="en-US"/>
        </w:rPr>
        <w:t xml:space="preserve"> in another manuscript in preparation.</w:t>
      </w:r>
    </w:p>
    <w:p w14:paraId="60F1E681" w14:textId="77777777" w:rsidR="00F80E9F" w:rsidRPr="00341804" w:rsidRDefault="00F80E9F" w:rsidP="009A34AD">
      <w:pPr>
        <w:rPr>
          <w:i/>
          <w:iCs/>
          <w:lang w:val="en-US"/>
        </w:rPr>
      </w:pPr>
    </w:p>
    <w:p w14:paraId="053D3B52" w14:textId="7172ECC3" w:rsidR="009A34AD" w:rsidRPr="00341804" w:rsidRDefault="009A34AD" w:rsidP="009A34AD">
      <w:pPr>
        <w:rPr>
          <w:b/>
          <w:bCs/>
          <w:lang w:val="en-US"/>
        </w:rPr>
      </w:pPr>
      <w:r w:rsidRPr="00341804">
        <w:rPr>
          <w:b/>
          <w:bCs/>
          <w:lang w:val="en-US"/>
        </w:rPr>
        <w:t>Reviewer #4:</w:t>
      </w:r>
    </w:p>
    <w:p w14:paraId="22905405" w14:textId="77777777" w:rsidR="00F80E9F" w:rsidRPr="00341804" w:rsidRDefault="00F80E9F" w:rsidP="009A34AD">
      <w:pPr>
        <w:rPr>
          <w:i/>
          <w:iCs/>
          <w:lang w:val="en-US"/>
        </w:rPr>
      </w:pPr>
    </w:p>
    <w:p w14:paraId="191962D4" w14:textId="34F7D417" w:rsidR="009A34AD" w:rsidRPr="00341804" w:rsidRDefault="009A34AD" w:rsidP="009A34AD">
      <w:pPr>
        <w:rPr>
          <w:i/>
          <w:iCs/>
          <w:lang w:val="en-US"/>
        </w:rPr>
      </w:pPr>
      <w:r w:rsidRPr="00341804">
        <w:rPr>
          <w:i/>
          <w:iCs/>
          <w:lang w:val="en-US"/>
        </w:rPr>
        <w:t>Manuscript Summary:</w:t>
      </w:r>
    </w:p>
    <w:p w14:paraId="7DF10EAB" w14:textId="77777777" w:rsidR="009A34AD" w:rsidRPr="00341804" w:rsidRDefault="009A34AD" w:rsidP="009A34AD">
      <w:pPr>
        <w:rPr>
          <w:i/>
          <w:iCs/>
          <w:lang w:val="en-US"/>
        </w:rPr>
      </w:pPr>
      <w:r w:rsidRPr="00341804">
        <w:rPr>
          <w:i/>
          <w:iCs/>
          <w:lang w:val="en-US"/>
        </w:rPr>
        <w:t xml:space="preserve">This manuscript describes an interesting in vivo system for the screening of the immunogenic properties of tumor-derived EVs after cancer treatment using a flow cytometry approach for the study of splenic TCD8 immune response. The experimental approach comprises the assessment of in vivo antigen-specific TCD8 response elicited after immunization of mice with </w:t>
      </w:r>
      <w:r w:rsidRPr="00341804">
        <w:rPr>
          <w:i/>
          <w:iCs/>
          <w:lang w:val="en-US"/>
        </w:rPr>
        <w:lastRenderedPageBreak/>
        <w:t>EVs secreted from B16.OVA murine melanoma cells after its treatment with Oxaliplatin, an anticancer drug. The described methodology is accurately presented and described and have potential to be used as a system for the study of tumor-derived EVs antigenic potential in different cancer therapeutic contexts and also contribute with the biological knowledge of EVs in cancer immunology.</w:t>
      </w:r>
    </w:p>
    <w:p w14:paraId="23CCA40B" w14:textId="77777777" w:rsidR="009A34AD" w:rsidRPr="00341804" w:rsidRDefault="009A34AD" w:rsidP="009A34AD">
      <w:pPr>
        <w:rPr>
          <w:i/>
          <w:iCs/>
          <w:lang w:val="en-US"/>
        </w:rPr>
      </w:pPr>
    </w:p>
    <w:p w14:paraId="7CBDFF74" w14:textId="77777777" w:rsidR="009A34AD" w:rsidRPr="00341804" w:rsidRDefault="009A34AD" w:rsidP="009A34AD">
      <w:pPr>
        <w:rPr>
          <w:i/>
          <w:iCs/>
          <w:lang w:val="en-US"/>
        </w:rPr>
      </w:pPr>
      <w:r w:rsidRPr="00341804">
        <w:rPr>
          <w:i/>
          <w:iCs/>
          <w:lang w:val="en-US"/>
        </w:rPr>
        <w:t>I recommend this article for publication after minor revision.</w:t>
      </w:r>
    </w:p>
    <w:p w14:paraId="1FFDED98" w14:textId="77777777" w:rsidR="009A34AD" w:rsidRPr="00341804" w:rsidRDefault="009A34AD" w:rsidP="009A34AD">
      <w:pPr>
        <w:rPr>
          <w:i/>
          <w:iCs/>
          <w:lang w:val="en-US"/>
        </w:rPr>
      </w:pPr>
    </w:p>
    <w:p w14:paraId="6B909BC9" w14:textId="77777777" w:rsidR="009A34AD" w:rsidRPr="00341804" w:rsidRDefault="009A34AD" w:rsidP="009A34AD">
      <w:pPr>
        <w:rPr>
          <w:i/>
          <w:iCs/>
          <w:lang w:val="en-US"/>
        </w:rPr>
      </w:pPr>
      <w:r w:rsidRPr="00341804">
        <w:rPr>
          <w:i/>
          <w:iCs/>
          <w:lang w:val="en-US"/>
        </w:rPr>
        <w:t>Major Concerns:</w:t>
      </w:r>
    </w:p>
    <w:p w14:paraId="25B5575F" w14:textId="77777777" w:rsidR="009A34AD" w:rsidRPr="00341804" w:rsidRDefault="009A34AD" w:rsidP="009A34AD">
      <w:pPr>
        <w:rPr>
          <w:i/>
          <w:iCs/>
          <w:lang w:val="en-US"/>
        </w:rPr>
      </w:pPr>
      <w:r w:rsidRPr="00341804">
        <w:rPr>
          <w:i/>
          <w:iCs/>
          <w:lang w:val="en-US"/>
        </w:rPr>
        <w:t>No major concerns</w:t>
      </w:r>
    </w:p>
    <w:p w14:paraId="38E599F9" w14:textId="77777777" w:rsidR="009A34AD" w:rsidRPr="00341804" w:rsidRDefault="009A34AD" w:rsidP="009A34AD">
      <w:pPr>
        <w:rPr>
          <w:i/>
          <w:iCs/>
          <w:lang w:val="en-US"/>
        </w:rPr>
      </w:pPr>
    </w:p>
    <w:p w14:paraId="5B50C3B7" w14:textId="77777777" w:rsidR="009A34AD" w:rsidRPr="00341804" w:rsidRDefault="009A34AD" w:rsidP="009A34AD">
      <w:pPr>
        <w:rPr>
          <w:i/>
          <w:iCs/>
          <w:lang w:val="en-US"/>
        </w:rPr>
      </w:pPr>
      <w:r w:rsidRPr="00341804">
        <w:rPr>
          <w:i/>
          <w:iCs/>
          <w:lang w:val="en-US"/>
        </w:rPr>
        <w:t>Minor Concerns:</w:t>
      </w:r>
    </w:p>
    <w:p w14:paraId="447130A7" w14:textId="77777777" w:rsidR="009A34AD" w:rsidRPr="00341804" w:rsidRDefault="009A34AD" w:rsidP="009A34AD">
      <w:pPr>
        <w:rPr>
          <w:i/>
          <w:iCs/>
          <w:lang w:val="en-US"/>
        </w:rPr>
      </w:pPr>
      <w:r w:rsidRPr="00341804">
        <w:rPr>
          <w:i/>
          <w:iCs/>
          <w:lang w:val="en-US"/>
        </w:rPr>
        <w:t xml:space="preserve">1. The title of the manuscript although it describes the work done, it </w:t>
      </w:r>
      <w:proofErr w:type="gramStart"/>
      <w:r w:rsidRPr="00341804">
        <w:rPr>
          <w:i/>
          <w:iCs/>
          <w:lang w:val="en-US"/>
        </w:rPr>
        <w:t>contain</w:t>
      </w:r>
      <w:proofErr w:type="gramEnd"/>
      <w:r w:rsidRPr="00341804">
        <w:rPr>
          <w:i/>
          <w:iCs/>
          <w:lang w:val="en-US"/>
        </w:rPr>
        <w:t xml:space="preserve"> </w:t>
      </w:r>
      <w:proofErr w:type="spellStart"/>
      <w:r w:rsidRPr="00341804">
        <w:rPr>
          <w:i/>
          <w:iCs/>
          <w:lang w:val="en-US"/>
        </w:rPr>
        <w:t>to</w:t>
      </w:r>
      <w:proofErr w:type="spellEnd"/>
      <w:r w:rsidRPr="00341804">
        <w:rPr>
          <w:i/>
          <w:iCs/>
          <w:lang w:val="en-US"/>
        </w:rPr>
        <w:t xml:space="preserve"> much detailed information. I suggest removing the specification about the purification and in vitro generation of EVs. (Ex: In vivo immunogenicity screening of tumor-derived extracellular vesicles by flow cytometry analysis of splenic T cells)</w:t>
      </w:r>
    </w:p>
    <w:p w14:paraId="45644318" w14:textId="033106EE" w:rsidR="009A34AD" w:rsidRPr="00341804" w:rsidRDefault="009A34AD" w:rsidP="009A34AD">
      <w:pPr>
        <w:rPr>
          <w:lang w:val="en-US"/>
        </w:rPr>
      </w:pPr>
    </w:p>
    <w:p w14:paraId="0AE379A8" w14:textId="798E1E2D" w:rsidR="006F4A83" w:rsidRPr="00341804" w:rsidRDefault="006F4A83" w:rsidP="00561F96">
      <w:pPr>
        <w:ind w:firstLine="708"/>
        <w:rPr>
          <w:lang w:val="en-US"/>
        </w:rPr>
      </w:pPr>
      <w:r w:rsidRPr="00341804">
        <w:rPr>
          <w:lang w:val="en-US"/>
        </w:rPr>
        <w:t xml:space="preserve">We thank the reviewer for this helpful suggestion. The title has been adapted. </w:t>
      </w:r>
    </w:p>
    <w:p w14:paraId="5DC0C5FB" w14:textId="77777777" w:rsidR="006F4A83" w:rsidRPr="00341804" w:rsidRDefault="006F4A83" w:rsidP="009A34AD">
      <w:pPr>
        <w:rPr>
          <w:lang w:val="en-US"/>
        </w:rPr>
      </w:pPr>
    </w:p>
    <w:p w14:paraId="326ED40D" w14:textId="201B2C73" w:rsidR="009A34AD" w:rsidRPr="00341804" w:rsidRDefault="009A34AD" w:rsidP="009A34AD">
      <w:pPr>
        <w:rPr>
          <w:i/>
          <w:iCs/>
          <w:lang w:val="en-US"/>
        </w:rPr>
      </w:pPr>
      <w:r w:rsidRPr="00341804">
        <w:rPr>
          <w:i/>
          <w:iCs/>
          <w:lang w:val="en-US"/>
        </w:rPr>
        <w:t xml:space="preserve">2. Line 39: In the sentence: </w:t>
      </w:r>
      <w:r w:rsidR="006F4A83" w:rsidRPr="00341804">
        <w:rPr>
          <w:i/>
          <w:iCs/>
          <w:lang w:val="en-US"/>
        </w:rPr>
        <w:t>“</w:t>
      </w:r>
      <w:r w:rsidRPr="00341804">
        <w:rPr>
          <w:i/>
          <w:iCs/>
          <w:lang w:val="en-US"/>
        </w:rPr>
        <w:t>The protocol is based on flow cytometry….</w:t>
      </w:r>
      <w:r w:rsidR="006F4A83" w:rsidRPr="00341804">
        <w:rPr>
          <w:i/>
          <w:iCs/>
          <w:lang w:val="en-US"/>
        </w:rPr>
        <w:t>”</w:t>
      </w:r>
      <w:r w:rsidRPr="00341804">
        <w:rPr>
          <w:i/>
          <w:iCs/>
          <w:lang w:val="en-US"/>
        </w:rPr>
        <w:t xml:space="preserve"> </w:t>
      </w:r>
      <w:r w:rsidR="006F4A83" w:rsidRPr="00341804">
        <w:rPr>
          <w:i/>
          <w:iCs/>
          <w:lang w:val="en-US"/>
        </w:rPr>
        <w:t>I</w:t>
      </w:r>
      <w:r w:rsidRPr="00341804">
        <w:rPr>
          <w:i/>
          <w:iCs/>
          <w:lang w:val="en-US"/>
        </w:rPr>
        <w:t xml:space="preserve">nclude the word </w:t>
      </w:r>
      <w:r w:rsidR="006F4A83" w:rsidRPr="00341804">
        <w:rPr>
          <w:i/>
          <w:iCs/>
          <w:lang w:val="en-US"/>
        </w:rPr>
        <w:t>“</w:t>
      </w:r>
      <w:r w:rsidRPr="00341804">
        <w:rPr>
          <w:i/>
          <w:iCs/>
          <w:lang w:val="en-US"/>
        </w:rPr>
        <w:t>analysis</w:t>
      </w:r>
      <w:r w:rsidR="006F4A83" w:rsidRPr="00341804">
        <w:rPr>
          <w:i/>
          <w:iCs/>
          <w:lang w:val="en-US"/>
        </w:rPr>
        <w:t>”</w:t>
      </w:r>
      <w:r w:rsidRPr="00341804">
        <w:rPr>
          <w:i/>
          <w:iCs/>
          <w:lang w:val="en-US"/>
        </w:rPr>
        <w:t xml:space="preserve"> after </w:t>
      </w:r>
      <w:r w:rsidR="006F4A83" w:rsidRPr="00341804">
        <w:rPr>
          <w:i/>
          <w:iCs/>
          <w:lang w:val="en-US"/>
        </w:rPr>
        <w:t>“</w:t>
      </w:r>
      <w:r w:rsidRPr="00341804">
        <w:rPr>
          <w:i/>
          <w:iCs/>
          <w:lang w:val="en-US"/>
        </w:rPr>
        <w:t>cytometry</w:t>
      </w:r>
      <w:r w:rsidR="006F4A83" w:rsidRPr="00341804">
        <w:rPr>
          <w:i/>
          <w:iCs/>
          <w:lang w:val="en-US"/>
        </w:rPr>
        <w:t>”</w:t>
      </w:r>
    </w:p>
    <w:p w14:paraId="60C9B284" w14:textId="14FE321E" w:rsidR="009A34AD" w:rsidRPr="00341804" w:rsidRDefault="009A34AD" w:rsidP="009A34AD">
      <w:pPr>
        <w:rPr>
          <w:lang w:val="en-US"/>
        </w:rPr>
      </w:pPr>
    </w:p>
    <w:p w14:paraId="76D56A88" w14:textId="2290168C" w:rsidR="006F4A83" w:rsidRPr="00341804" w:rsidRDefault="00F50A43" w:rsidP="00561F96">
      <w:pPr>
        <w:ind w:firstLine="708"/>
        <w:rPr>
          <w:lang w:val="en-US"/>
        </w:rPr>
      </w:pPr>
      <w:r w:rsidRPr="00341804">
        <w:rPr>
          <w:lang w:val="en-US"/>
        </w:rPr>
        <w:t>The word “analysis” has been added</w:t>
      </w:r>
      <w:r w:rsidR="006F4A83" w:rsidRPr="00341804">
        <w:rPr>
          <w:lang w:val="en-US"/>
        </w:rPr>
        <w:t xml:space="preserve">. </w:t>
      </w:r>
    </w:p>
    <w:p w14:paraId="00F3FAC3" w14:textId="77777777" w:rsidR="006F4A83" w:rsidRPr="00341804" w:rsidRDefault="006F4A83" w:rsidP="009A34AD">
      <w:pPr>
        <w:rPr>
          <w:lang w:val="en-US"/>
        </w:rPr>
      </w:pPr>
    </w:p>
    <w:p w14:paraId="34D249D8" w14:textId="77777777" w:rsidR="009A34AD" w:rsidRPr="00341804" w:rsidRDefault="009A34AD" w:rsidP="009A34AD">
      <w:pPr>
        <w:rPr>
          <w:i/>
          <w:iCs/>
          <w:lang w:val="en-US"/>
        </w:rPr>
      </w:pPr>
      <w:r w:rsidRPr="00341804">
        <w:rPr>
          <w:i/>
          <w:iCs/>
          <w:lang w:val="en-US"/>
        </w:rPr>
        <w:t>3. Line 43: T cell response has been measured in the spleen of vaccinated mice. Considering that immune cells in this secondary lymphoid organ can be circulating, specifically recruited (in a disease-specific manner) and even differentiated in the spleen by extramedullary hematopoiesis (in specific contexts) (See reference PMCID: PMC3912742), I suggest replacing the word "systemic" by "splenic" throughout the manuscript when referring to splenic response. To measure of a systemic T cells response authors could have analyzed PBMCs.</w:t>
      </w:r>
    </w:p>
    <w:p w14:paraId="0267BFC9" w14:textId="7069CC8D" w:rsidR="009A34AD" w:rsidRPr="00341804" w:rsidRDefault="009A34AD" w:rsidP="009A34AD">
      <w:pPr>
        <w:rPr>
          <w:lang w:val="en-US"/>
        </w:rPr>
      </w:pPr>
    </w:p>
    <w:p w14:paraId="25D93A0E" w14:textId="7F2A2612" w:rsidR="006F4A83" w:rsidRPr="00341804" w:rsidRDefault="00B30825" w:rsidP="00561F96">
      <w:pPr>
        <w:ind w:firstLine="708"/>
        <w:rPr>
          <w:lang w:val="en-US"/>
        </w:rPr>
      </w:pPr>
      <w:r w:rsidRPr="00341804">
        <w:rPr>
          <w:lang w:val="en-US"/>
        </w:rPr>
        <w:t>Indeed, the spleen not only hosts circulating lymphocytes activated in the periphery. “Diverse splenic populations not only trap and remove blood-borne antigens but also initiate innate and adaptive immune responses against pathogens.”</w:t>
      </w:r>
      <w:r w:rsidRPr="00341804">
        <w:rPr>
          <w:lang w:val="en-US"/>
        </w:rPr>
        <w:fldChar w:fldCharType="begin">
          <w:fldData xml:space="preserve">PEVuZE5vdGU+PENpdGU+PEF1dGhvcj5Ccm9udGU8L0F1dGhvcj48WWVhcj4yMDEzPC9ZZWFyPjxS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</w:fldData>
        </w:fldChar>
      </w:r>
      <w:r w:rsidR="00012C8A" w:rsidRPr="00341804">
        <w:rPr>
          <w:lang w:val="en-US"/>
        </w:rPr>
        <w:instrText xml:space="preserve"> ADDIN EN.CITE </w:instrText>
      </w:r>
      <w:r w:rsidR="00012C8A" w:rsidRPr="00341804">
        <w:rPr>
          <w:lang w:val="en-US"/>
        </w:rPr>
        <w:fldChar w:fldCharType="begin">
          <w:fldData xml:space="preserve">PEVuZE5vdGU+PENpdGU+PEF1dGhvcj5Ccm9udGU8L0F1dGhvcj48WWVhcj4yMDEzPC9ZZWFyPjxS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</w:fldData>
        </w:fldChar>
      </w:r>
      <w:r w:rsidR="00012C8A" w:rsidRPr="00341804">
        <w:rPr>
          <w:lang w:val="en-US"/>
        </w:rPr>
        <w:instrText xml:space="preserve"> ADDIN EN.CITE.DATA </w:instrText>
      </w:r>
      <w:r w:rsidR="00012C8A" w:rsidRPr="00341804">
        <w:rPr>
          <w:lang w:val="en-US"/>
        </w:rPr>
      </w:r>
      <w:r w:rsidR="00012C8A" w:rsidRPr="00341804">
        <w:rPr>
          <w:lang w:val="en-US"/>
        </w:rPr>
        <w:fldChar w:fldCharType="end"/>
      </w:r>
      <w:r w:rsidRPr="00341804">
        <w:rPr>
          <w:lang w:val="en-US"/>
        </w:rPr>
      </w:r>
      <w:r w:rsidRPr="00341804">
        <w:rPr>
          <w:lang w:val="en-US"/>
        </w:rPr>
        <w:fldChar w:fldCharType="separate"/>
      </w:r>
      <w:r w:rsidR="00012C8A" w:rsidRPr="00341804">
        <w:rPr>
          <w:noProof/>
          <w:vertAlign w:val="superscript"/>
          <w:lang w:val="en-US"/>
        </w:rPr>
        <w:t>9</w:t>
      </w:r>
      <w:r w:rsidRPr="00341804">
        <w:rPr>
          <w:lang w:val="en-US"/>
        </w:rPr>
        <w:fldChar w:fldCharType="end"/>
      </w:r>
      <w:r w:rsidRPr="00341804">
        <w:rPr>
          <w:lang w:val="en-US"/>
        </w:rPr>
        <w:t xml:space="preserve"> Nevertheless, we </w:t>
      </w:r>
      <w:r w:rsidR="002053A5" w:rsidRPr="00341804">
        <w:rPr>
          <w:lang w:val="en-US"/>
        </w:rPr>
        <w:t>do not believe that after subcutaneous injection</w:t>
      </w:r>
      <w:r w:rsidR="00561F96" w:rsidRPr="00341804">
        <w:rPr>
          <w:lang w:val="en-US"/>
        </w:rPr>
        <w:t>,</w:t>
      </w:r>
      <w:r w:rsidR="002053A5" w:rsidRPr="00341804">
        <w:rPr>
          <w:lang w:val="en-US"/>
        </w:rPr>
        <w:t xml:space="preserve"> a significant number of EVs enter the circulation to be captured in the spleen. </w:t>
      </w:r>
      <w:r w:rsidR="00561F96" w:rsidRPr="00341804">
        <w:rPr>
          <w:lang w:val="en-US"/>
        </w:rPr>
        <w:t>Nevertheless</w:t>
      </w:r>
      <w:r w:rsidR="002053A5" w:rsidRPr="00341804">
        <w:rPr>
          <w:lang w:val="en-US"/>
        </w:rPr>
        <w:t>, we agree to change the term “systemic” to the more descriptive term “splenic</w:t>
      </w:r>
      <w:r w:rsidR="00561F96" w:rsidRPr="00341804">
        <w:rPr>
          <w:lang w:val="en-US"/>
        </w:rPr>
        <w:t>.</w:t>
      </w:r>
      <w:r w:rsidR="002053A5" w:rsidRPr="00341804">
        <w:rPr>
          <w:lang w:val="en-US"/>
        </w:rPr>
        <w:t xml:space="preserve">” </w:t>
      </w:r>
    </w:p>
    <w:p w14:paraId="02B7631F" w14:textId="77777777" w:rsidR="006F4A83" w:rsidRPr="00341804" w:rsidRDefault="006F4A83" w:rsidP="009A34AD">
      <w:pPr>
        <w:rPr>
          <w:lang w:val="en-US"/>
        </w:rPr>
      </w:pPr>
    </w:p>
    <w:p w14:paraId="61352D1A" w14:textId="77777777" w:rsidR="009A34AD" w:rsidRPr="00341804" w:rsidRDefault="009A34AD" w:rsidP="009A34AD">
      <w:pPr>
        <w:rPr>
          <w:i/>
          <w:iCs/>
          <w:lang w:val="en-US"/>
        </w:rPr>
      </w:pPr>
      <w:r w:rsidRPr="00341804">
        <w:rPr>
          <w:i/>
          <w:iCs/>
          <w:lang w:val="en-US"/>
        </w:rPr>
        <w:t>4. Line 136: Please state the time in which EVs-containing culture supernatant can be keep at 4ºC. This is a crucial step for maintaining the stability of EVs. Also, please indicate if the conditioned media can be stored at -80ºC for longer period before isolation.</w:t>
      </w:r>
    </w:p>
    <w:p w14:paraId="5010294B" w14:textId="73AABD74" w:rsidR="009A34AD" w:rsidRPr="00341804" w:rsidRDefault="009A34AD" w:rsidP="009A34AD">
      <w:pPr>
        <w:rPr>
          <w:lang w:val="en-US"/>
        </w:rPr>
      </w:pPr>
    </w:p>
    <w:p w14:paraId="4796827F" w14:textId="2F91697F" w:rsidR="00213442" w:rsidRPr="00341804" w:rsidRDefault="00561F96" w:rsidP="00561F96">
      <w:pPr>
        <w:ind w:firstLine="708"/>
        <w:rPr>
          <w:lang w:val="en-US"/>
        </w:rPr>
      </w:pPr>
      <w:r w:rsidRPr="00341804">
        <w:rPr>
          <w:lang w:val="en-US"/>
        </w:rPr>
        <w:t xml:space="preserve">With EVs derived from B16.OVA, storing cell culture supernatants at 4 °C for one day did not affect our results. However, we strongly recommend adhering to the prescribed timetable. Theoretically, storing the cell culture supernatant, instead of the final EV isolates, at -80 °C might still yield similar results. However, we have not </w:t>
      </w:r>
      <w:r w:rsidR="00A218FF" w:rsidRPr="00341804">
        <w:rPr>
          <w:lang w:val="en-US"/>
        </w:rPr>
        <w:t xml:space="preserve">tested </w:t>
      </w:r>
      <w:r w:rsidRPr="00341804">
        <w:rPr>
          <w:lang w:val="en-US"/>
        </w:rPr>
        <w:t>this. Therefore, it is up to the readers to test this with their specific EVs</w:t>
      </w:r>
      <w:r w:rsidR="00A218FF" w:rsidRPr="00341804">
        <w:rPr>
          <w:lang w:val="en-US"/>
        </w:rPr>
        <w:t>,</w:t>
      </w:r>
      <w:r w:rsidRPr="00341804">
        <w:rPr>
          <w:lang w:val="en-US"/>
        </w:rPr>
        <w:t xml:space="preserve"> applying the quantification and characterization methods listed in the manuscript.</w:t>
      </w:r>
    </w:p>
    <w:p w14:paraId="00ED1E8D" w14:textId="77777777" w:rsidR="00561F96" w:rsidRPr="00341804" w:rsidRDefault="00561F96" w:rsidP="009A34AD">
      <w:pPr>
        <w:rPr>
          <w:lang w:val="en-US"/>
        </w:rPr>
      </w:pPr>
    </w:p>
    <w:p w14:paraId="170D13D7" w14:textId="77777777" w:rsidR="009A34AD" w:rsidRPr="00341804" w:rsidRDefault="009A34AD" w:rsidP="009A34AD">
      <w:pPr>
        <w:rPr>
          <w:i/>
          <w:iCs/>
          <w:lang w:val="en-US"/>
        </w:rPr>
      </w:pPr>
      <w:r w:rsidRPr="00341804">
        <w:rPr>
          <w:i/>
          <w:iCs/>
          <w:lang w:val="en-US"/>
        </w:rPr>
        <w:t>5. Line 137: The note about assessing the therapeutic effect of the anticancer drug by measuring cell viability should be placed right after the drug treatment step (before collecting the supernatant for EVs isolation). Please consider indicate that this as a fundamental step of the protocol. If so, indicate the cell viability assay that authors have used.</w:t>
      </w:r>
    </w:p>
    <w:p w14:paraId="6BBEE0AA" w14:textId="64AE9589" w:rsidR="009A34AD" w:rsidRPr="00341804" w:rsidRDefault="009A34AD" w:rsidP="009A34AD">
      <w:pPr>
        <w:rPr>
          <w:lang w:val="en-US"/>
        </w:rPr>
      </w:pPr>
    </w:p>
    <w:p w14:paraId="18AB9B0A" w14:textId="0F05687F" w:rsidR="00615E15" w:rsidRPr="00341804" w:rsidRDefault="00561F96" w:rsidP="00561F96">
      <w:pPr>
        <w:ind w:firstLine="708"/>
        <w:rPr>
          <w:lang w:val="en-US"/>
        </w:rPr>
      </w:pPr>
      <w:r w:rsidRPr="00341804">
        <w:rPr>
          <w:lang w:val="en-US"/>
        </w:rPr>
        <w:t xml:space="preserve">We agree with the reviewer that a cell-viability assay </w:t>
      </w:r>
      <w:r w:rsidR="00A218FF" w:rsidRPr="00341804">
        <w:rPr>
          <w:lang w:val="en-US"/>
        </w:rPr>
        <w:t xml:space="preserve">to </w:t>
      </w:r>
      <w:r w:rsidRPr="00341804">
        <w:rPr>
          <w:lang w:val="en-US"/>
        </w:rPr>
        <w:t>titrate the dosing at the first use of a substance</w:t>
      </w:r>
      <w:r w:rsidR="00A218FF" w:rsidRPr="00341804">
        <w:rPr>
          <w:lang w:val="en-US"/>
        </w:rPr>
        <w:t xml:space="preserve"> is </w:t>
      </w:r>
      <w:r w:rsidRPr="00341804">
        <w:rPr>
          <w:lang w:val="en-US"/>
        </w:rPr>
        <w:t>an essential step</w:t>
      </w:r>
      <w:r w:rsidR="00A218FF" w:rsidRPr="00341804">
        <w:rPr>
          <w:lang w:val="en-US"/>
        </w:rPr>
        <w:t>.</w:t>
      </w:r>
      <w:r w:rsidRPr="00341804">
        <w:rPr>
          <w:lang w:val="en-US"/>
        </w:rPr>
        <w:t xml:space="preserve"> </w:t>
      </w:r>
      <w:r w:rsidR="00A218FF" w:rsidRPr="00341804">
        <w:rPr>
          <w:lang w:val="en-US"/>
        </w:rPr>
        <w:t xml:space="preserve">We </w:t>
      </w:r>
      <w:r w:rsidRPr="00341804">
        <w:rPr>
          <w:lang w:val="en-US"/>
        </w:rPr>
        <w:t xml:space="preserve">have included </w:t>
      </w:r>
      <w:r w:rsidR="00A218FF" w:rsidRPr="00341804">
        <w:rPr>
          <w:lang w:val="en-US"/>
        </w:rPr>
        <w:t xml:space="preserve">this </w:t>
      </w:r>
      <w:r w:rsidRPr="00341804">
        <w:rPr>
          <w:lang w:val="en-US"/>
        </w:rPr>
        <w:t xml:space="preserve">in the </w:t>
      </w:r>
      <w:r w:rsidR="00A218FF" w:rsidRPr="00341804">
        <w:rPr>
          <w:lang w:val="en-US"/>
        </w:rPr>
        <w:t xml:space="preserve">revised </w:t>
      </w:r>
      <w:r w:rsidRPr="00341804">
        <w:rPr>
          <w:lang w:val="en-US"/>
        </w:rPr>
        <w:t xml:space="preserve">protocol. </w:t>
      </w:r>
      <w:r w:rsidR="00891D32" w:rsidRPr="00341804">
        <w:rPr>
          <w:lang w:val="en-US"/>
        </w:rPr>
        <w:t xml:space="preserve"> </w:t>
      </w:r>
    </w:p>
    <w:p w14:paraId="3FFA1DB7" w14:textId="77777777" w:rsidR="00615E15" w:rsidRPr="00341804" w:rsidRDefault="00615E15" w:rsidP="009A34AD">
      <w:pPr>
        <w:rPr>
          <w:lang w:val="en-US"/>
        </w:rPr>
      </w:pPr>
    </w:p>
    <w:p w14:paraId="14BDD77E" w14:textId="77777777" w:rsidR="009A34AD" w:rsidRPr="00341804" w:rsidRDefault="009A34AD" w:rsidP="009A34AD">
      <w:pPr>
        <w:rPr>
          <w:i/>
          <w:iCs/>
          <w:lang w:val="en-US"/>
        </w:rPr>
      </w:pPr>
      <w:r w:rsidRPr="00341804">
        <w:rPr>
          <w:i/>
          <w:iCs/>
          <w:lang w:val="en-US"/>
        </w:rPr>
        <w:t>6. Line 150. It is unclear the instruction "avoid touching the pellet" just after indicating the resuspension of EVs in PBS through pipetting. Please clarify.</w:t>
      </w:r>
    </w:p>
    <w:p w14:paraId="5200A875" w14:textId="1C616410" w:rsidR="009A34AD" w:rsidRPr="00341804" w:rsidRDefault="009A34AD" w:rsidP="009A34AD">
      <w:pPr>
        <w:rPr>
          <w:lang w:val="en-US"/>
        </w:rPr>
      </w:pPr>
    </w:p>
    <w:p w14:paraId="5F4880C5" w14:textId="537AE6EA" w:rsidR="00891D32" w:rsidRPr="00341804" w:rsidRDefault="00891D32" w:rsidP="00561F96">
      <w:pPr>
        <w:ind w:firstLine="708"/>
        <w:rPr>
          <w:lang w:val="en-US"/>
        </w:rPr>
      </w:pPr>
      <w:r w:rsidRPr="00341804">
        <w:rPr>
          <w:lang w:val="en-US"/>
        </w:rPr>
        <w:t xml:space="preserve">Indeed, this </w:t>
      </w:r>
      <w:r w:rsidR="00DF4161" w:rsidRPr="00341804">
        <w:rPr>
          <w:lang w:val="en-US"/>
        </w:rPr>
        <w:t xml:space="preserve">step </w:t>
      </w:r>
      <w:r w:rsidRPr="00341804">
        <w:rPr>
          <w:lang w:val="en-US"/>
        </w:rPr>
        <w:t xml:space="preserve">needed clarification. Here, physically scratching the pellet from the </w:t>
      </w:r>
      <w:r w:rsidR="00DF4161" w:rsidRPr="00341804">
        <w:rPr>
          <w:lang w:val="en-US"/>
        </w:rPr>
        <w:t xml:space="preserve">wall with the tip must be avoided. </w:t>
      </w:r>
    </w:p>
    <w:p w14:paraId="1A1B898D" w14:textId="77777777" w:rsidR="00891D32" w:rsidRPr="00341804" w:rsidRDefault="00891D32" w:rsidP="009A34AD">
      <w:pPr>
        <w:rPr>
          <w:lang w:val="en-US"/>
        </w:rPr>
      </w:pPr>
    </w:p>
    <w:p w14:paraId="7E4B665E" w14:textId="77777777" w:rsidR="009A34AD" w:rsidRPr="00341804" w:rsidRDefault="009A34AD" w:rsidP="009A34AD">
      <w:pPr>
        <w:rPr>
          <w:i/>
          <w:iCs/>
          <w:lang w:val="en-US"/>
        </w:rPr>
      </w:pPr>
      <w:r w:rsidRPr="00341804">
        <w:rPr>
          <w:i/>
          <w:iCs/>
          <w:lang w:val="en-US"/>
        </w:rPr>
        <w:t>7. Line 168: The EVs suspension volume injected to the mice (15 ul EV suspension + 57 cold PBS) = 72 ul. Please correct the indicated volume of 60 ul.</w:t>
      </w:r>
    </w:p>
    <w:p w14:paraId="2DA32A7F" w14:textId="6F62E420" w:rsidR="009A34AD" w:rsidRPr="00341804" w:rsidRDefault="009A34AD" w:rsidP="009A34AD">
      <w:pPr>
        <w:rPr>
          <w:lang w:val="en-US"/>
        </w:rPr>
      </w:pPr>
    </w:p>
    <w:p w14:paraId="3FD69483" w14:textId="56DFD889" w:rsidR="00DF4161" w:rsidRPr="00341804" w:rsidRDefault="00DF4161" w:rsidP="00561F96">
      <w:pPr>
        <w:ind w:firstLine="708"/>
        <w:rPr>
          <w:lang w:val="en-US"/>
        </w:rPr>
      </w:pPr>
      <w:r w:rsidRPr="00341804">
        <w:rPr>
          <w:lang w:val="en-US"/>
        </w:rPr>
        <w:t xml:space="preserve">We apologize for this mistake. The volumes have been corrected. </w:t>
      </w:r>
    </w:p>
    <w:p w14:paraId="40FB18D6" w14:textId="77777777" w:rsidR="00DF4161" w:rsidRPr="00341804" w:rsidRDefault="00DF4161" w:rsidP="009A34AD">
      <w:pPr>
        <w:rPr>
          <w:lang w:val="en-US"/>
        </w:rPr>
      </w:pPr>
    </w:p>
    <w:p w14:paraId="67A217D6" w14:textId="77777777" w:rsidR="009A34AD" w:rsidRPr="00341804" w:rsidRDefault="009A34AD" w:rsidP="009A34AD">
      <w:pPr>
        <w:rPr>
          <w:i/>
          <w:iCs/>
          <w:lang w:val="en-US"/>
        </w:rPr>
      </w:pPr>
      <w:r w:rsidRPr="00341804">
        <w:rPr>
          <w:i/>
          <w:iCs/>
          <w:lang w:val="en-US"/>
        </w:rPr>
        <w:t>8. Line 188: Please indicate the RPMI volume used for the preparation of splenic cell suspension. "some" is not appropriate description in a scientific protocol.</w:t>
      </w:r>
    </w:p>
    <w:p w14:paraId="50795471" w14:textId="6482DBEE" w:rsidR="009A34AD" w:rsidRPr="00341804" w:rsidRDefault="009A34AD" w:rsidP="009A34AD">
      <w:pPr>
        <w:rPr>
          <w:lang w:val="en-US"/>
        </w:rPr>
      </w:pPr>
    </w:p>
    <w:p w14:paraId="0B3C2357" w14:textId="0E4B5A80" w:rsidR="00DF4161" w:rsidRPr="00341804" w:rsidRDefault="00DF4161" w:rsidP="00561F96">
      <w:pPr>
        <w:ind w:firstLine="708"/>
        <w:rPr>
          <w:lang w:val="en-US"/>
        </w:rPr>
      </w:pPr>
      <w:r w:rsidRPr="00341804">
        <w:rPr>
          <w:lang w:val="en-US"/>
        </w:rPr>
        <w:t xml:space="preserve">5-10 mL </w:t>
      </w:r>
      <w:proofErr w:type="spellStart"/>
      <w:r w:rsidRPr="00341804">
        <w:rPr>
          <w:lang w:val="en-US"/>
        </w:rPr>
        <w:t>cRPMI</w:t>
      </w:r>
      <w:proofErr w:type="spellEnd"/>
      <w:r w:rsidRPr="00341804">
        <w:rPr>
          <w:lang w:val="en-US"/>
        </w:rPr>
        <w:t xml:space="preserve"> </w:t>
      </w:r>
      <w:r w:rsidR="00A218FF" w:rsidRPr="00341804">
        <w:rPr>
          <w:lang w:val="en-US"/>
        </w:rPr>
        <w:t xml:space="preserve">has been </w:t>
      </w:r>
      <w:r w:rsidRPr="00341804">
        <w:rPr>
          <w:lang w:val="en-US"/>
        </w:rPr>
        <w:t xml:space="preserve">used. </w:t>
      </w:r>
      <w:r w:rsidR="00A218FF" w:rsidRPr="00341804">
        <w:rPr>
          <w:lang w:val="en-US"/>
        </w:rPr>
        <w:t>This has been clarified.</w:t>
      </w:r>
    </w:p>
    <w:p w14:paraId="188F11EF" w14:textId="77777777" w:rsidR="00DF4161" w:rsidRPr="00341804" w:rsidRDefault="00DF4161" w:rsidP="009A34AD">
      <w:pPr>
        <w:rPr>
          <w:lang w:val="en-US"/>
        </w:rPr>
      </w:pPr>
    </w:p>
    <w:p w14:paraId="59A95BE0" w14:textId="77777777" w:rsidR="009A34AD" w:rsidRPr="00341804" w:rsidRDefault="009A34AD" w:rsidP="009A34AD">
      <w:pPr>
        <w:rPr>
          <w:i/>
          <w:iCs/>
          <w:lang w:val="en-US"/>
        </w:rPr>
      </w:pPr>
      <w:r w:rsidRPr="00341804">
        <w:rPr>
          <w:i/>
          <w:iCs/>
          <w:lang w:val="en-US"/>
        </w:rPr>
        <w:t>9. Line 210. It would be important indicate which negative controls are used in the flow cytometry experiments (Ex: isotypes, unstained cells, FMO)</w:t>
      </w:r>
    </w:p>
    <w:p w14:paraId="51367EA2" w14:textId="52004508" w:rsidR="009A34AD" w:rsidRPr="00341804" w:rsidRDefault="009A34AD" w:rsidP="009A34AD">
      <w:pPr>
        <w:rPr>
          <w:lang w:val="en-US"/>
        </w:rPr>
      </w:pPr>
    </w:p>
    <w:p w14:paraId="6F6529BB" w14:textId="4A8E5A93" w:rsidR="00DF4161" w:rsidRPr="00341804" w:rsidRDefault="00DF4161" w:rsidP="00561F96">
      <w:pPr>
        <w:ind w:firstLine="708"/>
        <w:rPr>
          <w:lang w:val="en-US"/>
        </w:rPr>
      </w:pPr>
      <w:r w:rsidRPr="00341804">
        <w:rPr>
          <w:lang w:val="en-US"/>
        </w:rPr>
        <w:t>FMO has been used. We have integrated this into the flow cytometry part of the protocol</w:t>
      </w:r>
      <w:r w:rsidR="00561F96" w:rsidRPr="00341804">
        <w:rPr>
          <w:lang w:val="en-US"/>
        </w:rPr>
        <w:t>.</w:t>
      </w:r>
    </w:p>
    <w:p w14:paraId="4BB2197F" w14:textId="77777777" w:rsidR="00DF4161" w:rsidRPr="00341804" w:rsidRDefault="00DF4161" w:rsidP="009A34AD">
      <w:pPr>
        <w:rPr>
          <w:lang w:val="en-US"/>
        </w:rPr>
      </w:pPr>
    </w:p>
    <w:p w14:paraId="7E18849A" w14:textId="668329A1" w:rsidR="009A34AD" w:rsidRPr="00341804" w:rsidRDefault="009A34AD" w:rsidP="009A34AD">
      <w:pPr>
        <w:rPr>
          <w:i/>
          <w:iCs/>
          <w:lang w:val="en-US"/>
        </w:rPr>
      </w:pPr>
      <w:r w:rsidRPr="00341804">
        <w:rPr>
          <w:i/>
          <w:iCs/>
          <w:lang w:val="en-US"/>
        </w:rPr>
        <w:t>11. Line 254. Please indicates in the legend of figure 3 if these results correspond to cells stimulated with OVA in addition to PMA/</w:t>
      </w:r>
      <w:proofErr w:type="spellStart"/>
      <w:r w:rsidRPr="00341804">
        <w:rPr>
          <w:i/>
          <w:iCs/>
          <w:lang w:val="en-US"/>
        </w:rPr>
        <w:t>ionomycine</w:t>
      </w:r>
      <w:proofErr w:type="spellEnd"/>
      <w:r w:rsidRPr="00341804">
        <w:rPr>
          <w:i/>
          <w:iCs/>
          <w:lang w:val="en-US"/>
        </w:rPr>
        <w:t>.</w:t>
      </w:r>
    </w:p>
    <w:p w14:paraId="50E0F85A" w14:textId="61A47FFE" w:rsidR="00DF4161" w:rsidRPr="00341804" w:rsidRDefault="00DF4161" w:rsidP="009A34AD">
      <w:pPr>
        <w:rPr>
          <w:lang w:val="en-US"/>
        </w:rPr>
      </w:pPr>
    </w:p>
    <w:p w14:paraId="7ECF114E" w14:textId="714A1FB5" w:rsidR="00DF4161" w:rsidRPr="00341804" w:rsidRDefault="00DF4161" w:rsidP="00561F96">
      <w:pPr>
        <w:ind w:firstLine="708"/>
        <w:rPr>
          <w:lang w:val="en-US"/>
        </w:rPr>
      </w:pPr>
      <w:r w:rsidRPr="00341804">
        <w:rPr>
          <w:lang w:val="en-US"/>
        </w:rPr>
        <w:t>All splenic cell suspensions in Figure 3A have been restimulated with ovalbumin.</w:t>
      </w:r>
      <w:r w:rsidR="00341804" w:rsidRPr="00341804">
        <w:rPr>
          <w:lang w:val="en-US"/>
        </w:rPr>
        <w:t xml:space="preserve"> </w:t>
      </w:r>
      <w:r w:rsidR="00341804" w:rsidRPr="00341804">
        <w:rPr>
          <w:lang w:val="en-US"/>
        </w:rPr>
        <w:t>Please see our comment to reviewer #3.</w:t>
      </w:r>
      <w:r w:rsidRPr="00341804">
        <w:rPr>
          <w:lang w:val="en-US"/>
        </w:rPr>
        <w:t xml:space="preserve"> </w:t>
      </w:r>
    </w:p>
    <w:p w14:paraId="3C1E6BAC" w14:textId="77777777" w:rsidR="00DF4161" w:rsidRPr="00341804" w:rsidRDefault="00DF4161" w:rsidP="009A34AD">
      <w:pPr>
        <w:rPr>
          <w:lang w:val="en-US"/>
        </w:rPr>
      </w:pPr>
    </w:p>
    <w:p w14:paraId="0DA412A4" w14:textId="7FF6A54E" w:rsidR="009A34AD" w:rsidRPr="00341804" w:rsidRDefault="009A34AD" w:rsidP="009A34AD">
      <w:pPr>
        <w:rPr>
          <w:i/>
          <w:iCs/>
          <w:lang w:val="en-US"/>
        </w:rPr>
      </w:pPr>
      <w:r w:rsidRPr="00341804">
        <w:rPr>
          <w:i/>
          <w:iCs/>
          <w:lang w:val="en-US"/>
        </w:rPr>
        <w:t xml:space="preserve">12. Line: 271: EVs used in vaccination assays have been </w:t>
      </w:r>
      <w:proofErr w:type="spellStart"/>
      <w:r w:rsidRPr="00341804">
        <w:rPr>
          <w:i/>
          <w:iCs/>
          <w:lang w:val="en-US"/>
        </w:rPr>
        <w:t>semiquatified</w:t>
      </w:r>
      <w:proofErr w:type="spellEnd"/>
      <w:r w:rsidRPr="00341804">
        <w:rPr>
          <w:i/>
          <w:iCs/>
          <w:lang w:val="en-US"/>
        </w:rPr>
        <w:t xml:space="preserve"> based on the number of total EVs generating cells. As authors mentioned, adequate EVs quantification is an important aspect to consider in terms of the reproducibility of EVs functional studies. Although authors mentioned to have quantified EVs concentration by nanoparticle track analysis (data not shown), a more reliable quantification method is the EVs protein concentration. Adjusting EVs dosage by protein amount remove the bias associated to alterations in EVs number secreted due to drug effects on cell viability. Authors could mention this alternative strategy for EVs quantification in the discussion.</w:t>
      </w:r>
    </w:p>
    <w:p w14:paraId="343090FB" w14:textId="7B2E1907" w:rsidR="00DF4161" w:rsidRDefault="00DF4161" w:rsidP="009A34AD">
      <w:pPr>
        <w:rPr>
          <w:lang w:val="en-US"/>
        </w:rPr>
      </w:pPr>
    </w:p>
    <w:p w14:paraId="3C789A21" w14:textId="62774104" w:rsidR="00DF4161" w:rsidRPr="00341804" w:rsidRDefault="00341804" w:rsidP="00341804">
      <w:pPr>
        <w:ind w:firstLine="708"/>
        <w:rPr>
          <w:lang w:val="en-US"/>
        </w:rPr>
      </w:pPr>
      <w:r w:rsidRPr="00341804">
        <w:rPr>
          <w:lang w:val="en-US"/>
        </w:rPr>
        <w:lastRenderedPageBreak/>
        <w:t>EV protein concentration (as a MISEV2018 referenced method2) has been mentioned in the revise manuscript.</w:t>
      </w:r>
    </w:p>
    <w:p w14:paraId="6A6BD972" w14:textId="77777777" w:rsidR="009A34AD" w:rsidRPr="00341804" w:rsidRDefault="009A34AD" w:rsidP="009A34AD">
      <w:pPr>
        <w:rPr>
          <w:lang w:val="en-US"/>
        </w:rPr>
      </w:pPr>
    </w:p>
    <w:p w14:paraId="4681C946" w14:textId="77777777" w:rsidR="009A34AD" w:rsidRPr="00341804" w:rsidRDefault="009A34AD" w:rsidP="009A34AD">
      <w:pPr>
        <w:rPr>
          <w:i/>
          <w:iCs/>
          <w:lang w:val="en-US"/>
        </w:rPr>
      </w:pPr>
      <w:r w:rsidRPr="00341804">
        <w:rPr>
          <w:i/>
          <w:iCs/>
          <w:lang w:val="en-US"/>
        </w:rPr>
        <w:t xml:space="preserve">13. Line 285. Authors mention the drawbacks of possible contamination when using precipitation techniques for EVs isolation. They highlighted other techniques like immunocapture as alternative EVs isolation </w:t>
      </w:r>
      <w:proofErr w:type="spellStart"/>
      <w:r w:rsidRPr="00341804">
        <w:rPr>
          <w:i/>
          <w:iCs/>
          <w:lang w:val="en-US"/>
        </w:rPr>
        <w:t>approache</w:t>
      </w:r>
      <w:proofErr w:type="spellEnd"/>
      <w:r w:rsidRPr="00341804">
        <w:rPr>
          <w:i/>
          <w:iCs/>
          <w:lang w:val="en-US"/>
        </w:rPr>
        <w:t xml:space="preserve"> to overcome contamination. Although immunocapture techniques has been proved an excellent method for isolating EVs, it has limitations for its downstream use in functional assays. Other methods such as size exclusion chromatography in combination with density gradient centrifugation are more suitable methodologies to generate highly pure EVs for functional assays. Authors could include these alternatives methodologies in its discussion (PMID: 30891621)</w:t>
      </w:r>
    </w:p>
    <w:p w14:paraId="7C135A9E" w14:textId="5E9BC321" w:rsidR="009A34AD" w:rsidRDefault="009A34AD" w:rsidP="009A34AD">
      <w:pPr>
        <w:rPr>
          <w:lang w:val="en-US"/>
        </w:rPr>
      </w:pPr>
    </w:p>
    <w:p w14:paraId="1899AE12" w14:textId="50069496" w:rsidR="00341804" w:rsidRPr="00341804" w:rsidRDefault="00341804" w:rsidP="00341804">
      <w:pPr>
        <w:ind w:firstLine="708"/>
        <w:rPr>
          <w:lang w:val="en-US"/>
        </w:rPr>
      </w:pPr>
      <w:r w:rsidRPr="00341804">
        <w:rPr>
          <w:lang w:val="en-US"/>
        </w:rPr>
        <w:t>Size exclusion chromatography in combination with density gradient centrifugation has been mentioned as an alternative isolation method.</w:t>
      </w:r>
    </w:p>
    <w:p w14:paraId="2666EC0B" w14:textId="77777777" w:rsidR="004160F4" w:rsidRPr="00341804" w:rsidRDefault="004160F4" w:rsidP="009A34AD">
      <w:pPr>
        <w:rPr>
          <w:lang w:val="en-US"/>
        </w:rPr>
      </w:pPr>
    </w:p>
    <w:p w14:paraId="0D885796" w14:textId="77777777" w:rsidR="009A34AD" w:rsidRPr="00341804" w:rsidRDefault="009A34AD" w:rsidP="009A34AD">
      <w:pPr>
        <w:rPr>
          <w:i/>
          <w:iCs/>
          <w:lang w:val="en-US"/>
        </w:rPr>
      </w:pPr>
      <w:r w:rsidRPr="00341804">
        <w:rPr>
          <w:i/>
          <w:iCs/>
          <w:lang w:val="en-US"/>
        </w:rPr>
        <w:t xml:space="preserve">14. Authors could indicate in the discussion the potential of their flow cytometry-based analysis for delineating other immune cell populations also relevant for the control of </w:t>
      </w:r>
      <w:proofErr w:type="spellStart"/>
      <w:r w:rsidRPr="00341804">
        <w:rPr>
          <w:i/>
          <w:iCs/>
          <w:lang w:val="en-US"/>
        </w:rPr>
        <w:t>tumours</w:t>
      </w:r>
      <w:proofErr w:type="spellEnd"/>
      <w:r w:rsidRPr="00341804">
        <w:rPr>
          <w:i/>
          <w:iCs/>
          <w:lang w:val="en-US"/>
        </w:rPr>
        <w:t>.</w:t>
      </w:r>
    </w:p>
    <w:p w14:paraId="4294D675" w14:textId="6A7C7A35" w:rsidR="009A34AD" w:rsidRPr="00341804" w:rsidRDefault="009A34AD" w:rsidP="009A34AD">
      <w:pPr>
        <w:rPr>
          <w:lang w:val="en-US"/>
        </w:rPr>
      </w:pPr>
    </w:p>
    <w:p w14:paraId="4469209D" w14:textId="02A8CBFC" w:rsidR="004160F4" w:rsidRPr="00341804" w:rsidRDefault="004160F4" w:rsidP="00561F96">
      <w:pPr>
        <w:ind w:firstLine="708"/>
        <w:rPr>
          <w:lang w:val="en-US"/>
        </w:rPr>
      </w:pPr>
      <w:r w:rsidRPr="00341804">
        <w:rPr>
          <w:lang w:val="en-US"/>
        </w:rPr>
        <w:t xml:space="preserve">Please see our </w:t>
      </w:r>
      <w:r w:rsidR="000C350C" w:rsidRPr="00341804">
        <w:rPr>
          <w:lang w:val="en-US"/>
        </w:rPr>
        <w:t>comment</w:t>
      </w:r>
      <w:r w:rsidRPr="00341804">
        <w:rPr>
          <w:lang w:val="en-US"/>
        </w:rPr>
        <w:t xml:space="preserve"> to reviewer #2</w:t>
      </w:r>
      <w:r w:rsidR="00635C57" w:rsidRPr="00341804">
        <w:rPr>
          <w:lang w:val="en-US"/>
        </w:rPr>
        <w:t xml:space="preserve"> Line 211</w:t>
      </w:r>
      <w:r w:rsidRPr="00341804">
        <w:rPr>
          <w:lang w:val="en-US"/>
        </w:rPr>
        <w:t xml:space="preserve">. </w:t>
      </w:r>
    </w:p>
    <w:p w14:paraId="12AC8D95" w14:textId="77777777" w:rsidR="004160F4" w:rsidRPr="00341804" w:rsidRDefault="004160F4" w:rsidP="009A34AD">
      <w:pPr>
        <w:rPr>
          <w:lang w:val="en-US"/>
        </w:rPr>
      </w:pPr>
    </w:p>
    <w:p w14:paraId="62F40C7C" w14:textId="2C6C7472" w:rsidR="009A34AD" w:rsidRPr="00341804" w:rsidRDefault="009A34AD" w:rsidP="009A34AD">
      <w:pPr>
        <w:rPr>
          <w:i/>
          <w:iCs/>
          <w:lang w:val="en-US"/>
        </w:rPr>
      </w:pPr>
      <w:r w:rsidRPr="00341804">
        <w:rPr>
          <w:i/>
          <w:iCs/>
          <w:lang w:val="en-US"/>
        </w:rPr>
        <w:t xml:space="preserve">15. In general, an important aspect in the EVs research field to which a considerable amount of effort is devoted is the extensive molecular characterization of EVs after its isolation, </w:t>
      </w:r>
      <w:proofErr w:type="gramStart"/>
      <w:r w:rsidRPr="00341804">
        <w:rPr>
          <w:i/>
          <w:iCs/>
          <w:lang w:val="en-US"/>
        </w:rPr>
        <w:t>specially</w:t>
      </w:r>
      <w:proofErr w:type="gramEnd"/>
      <w:r w:rsidRPr="00341804">
        <w:rPr>
          <w:i/>
          <w:iCs/>
          <w:lang w:val="en-US"/>
        </w:rPr>
        <w:t xml:space="preserve"> previous to perform functional analysis. Given that, this publication is a methodological paper, I believe that the EVs characterization should be indicated as an important step of the protocol. Alternative a note can be added with references to previous B16.OVA melanoma EVs molecular description.</w:t>
      </w:r>
    </w:p>
    <w:p w14:paraId="57BC02D8" w14:textId="62C5F29B" w:rsidR="008E5E1D" w:rsidRPr="00341804" w:rsidRDefault="008E5E1D" w:rsidP="009A34AD">
      <w:pPr>
        <w:rPr>
          <w:lang w:val="en-US"/>
        </w:rPr>
      </w:pPr>
    </w:p>
    <w:p w14:paraId="5EF911DA" w14:textId="19A04497" w:rsidR="008E5E1D" w:rsidRPr="00341804" w:rsidRDefault="00561F96" w:rsidP="00561F96">
      <w:pPr>
        <w:ind w:firstLine="708"/>
        <w:rPr>
          <w:lang w:val="en-US"/>
        </w:rPr>
      </w:pPr>
      <w:r w:rsidRPr="00341804">
        <w:rPr>
          <w:lang w:val="en-US"/>
        </w:rPr>
        <w:t>We agree that molecular characterization is an essential component in publications about EVs. Thus, we have included this as an individual step in the protocol and thoroughly addressed it in the Discussion section.</w:t>
      </w:r>
      <w:r w:rsidR="00997C9C" w:rsidRPr="00341804">
        <w:rPr>
          <w:lang w:val="en-US"/>
        </w:rPr>
        <w:t xml:space="preserve"> </w:t>
      </w:r>
    </w:p>
    <w:p w14:paraId="5F49831C" w14:textId="77777777" w:rsidR="009A34AD" w:rsidRPr="00341804" w:rsidRDefault="009A34AD" w:rsidP="00376B68">
      <w:pPr>
        <w:rPr>
          <w:i/>
          <w:iCs/>
          <w:lang w:val="en-US"/>
        </w:rPr>
      </w:pPr>
    </w:p>
    <w:p w14:paraId="5D27F0AC" w14:textId="6048E05B" w:rsidR="009A34AD" w:rsidRPr="00341804" w:rsidRDefault="00F106F2">
      <w:pPr>
        <w:rPr>
          <w:i/>
          <w:iCs/>
          <w:lang w:val="en-US"/>
        </w:rPr>
      </w:pPr>
      <w:r w:rsidRPr="00341804">
        <w:rPr>
          <w:i/>
          <w:iCs/>
          <w:lang w:val="en-US"/>
        </w:rPr>
        <w:br w:type="page"/>
      </w:r>
    </w:p>
    <w:p w14:paraId="13D5179D" w14:textId="77777777" w:rsidR="00341804" w:rsidRPr="00341804" w:rsidRDefault="00FB6416" w:rsidP="00341804">
      <w:pPr>
        <w:pStyle w:val="EndNoteBibliography"/>
        <w:ind w:left="720" w:hanging="720"/>
        <w:rPr>
          <w:noProof/>
        </w:rPr>
      </w:pPr>
      <w:r w:rsidRPr="00341804">
        <w:rPr>
          <w:i/>
          <w:iCs/>
        </w:rPr>
        <w:lastRenderedPageBreak/>
        <w:fldChar w:fldCharType="begin"/>
      </w:r>
      <w:r w:rsidRPr="00341804">
        <w:rPr>
          <w:i/>
          <w:iCs/>
        </w:rPr>
        <w:instrText xml:space="preserve"> ADDIN EN.REFLIST </w:instrText>
      </w:r>
      <w:r w:rsidRPr="00341804">
        <w:rPr>
          <w:i/>
          <w:iCs/>
        </w:rPr>
        <w:fldChar w:fldCharType="separate"/>
      </w:r>
      <w:r w:rsidR="00341804" w:rsidRPr="00341804">
        <w:rPr>
          <w:noProof/>
        </w:rPr>
        <w:t>1</w:t>
      </w:r>
      <w:r w:rsidR="00341804" w:rsidRPr="00341804">
        <w:rPr>
          <w:noProof/>
        </w:rPr>
        <w:tab/>
        <w:t xml:space="preserve">Kapasi, Z. F., Murali-Krishna, K., McRae, M. L., Ahmed, R. Defective generation but normal maintenance of memory T cells in old mice. </w:t>
      </w:r>
      <w:r w:rsidR="00341804" w:rsidRPr="00341804">
        <w:rPr>
          <w:i/>
          <w:noProof/>
        </w:rPr>
        <w:t>European journal of immunology.</w:t>
      </w:r>
      <w:r w:rsidR="00341804" w:rsidRPr="00341804">
        <w:rPr>
          <w:noProof/>
        </w:rPr>
        <w:t xml:space="preserve"> </w:t>
      </w:r>
      <w:r w:rsidR="00341804" w:rsidRPr="00341804">
        <w:rPr>
          <w:b/>
          <w:noProof/>
        </w:rPr>
        <w:t>32</w:t>
      </w:r>
      <w:r w:rsidR="00341804" w:rsidRPr="00341804">
        <w:rPr>
          <w:noProof/>
        </w:rPr>
        <w:t xml:space="preserve"> (6), 1567-1573, (2002).</w:t>
      </w:r>
    </w:p>
    <w:p w14:paraId="2DCEA556" w14:textId="77777777" w:rsidR="00341804" w:rsidRPr="00341804" w:rsidRDefault="00341804" w:rsidP="00341804">
      <w:pPr>
        <w:pStyle w:val="EndNoteBibliography"/>
        <w:ind w:left="720" w:hanging="720"/>
        <w:rPr>
          <w:noProof/>
        </w:rPr>
      </w:pPr>
      <w:r w:rsidRPr="00341804">
        <w:rPr>
          <w:noProof/>
        </w:rPr>
        <w:t>2</w:t>
      </w:r>
      <w:r w:rsidRPr="00341804">
        <w:rPr>
          <w:noProof/>
        </w:rPr>
        <w:tab/>
        <w:t>Thery, C.</w:t>
      </w:r>
      <w:r w:rsidRPr="00341804">
        <w:rPr>
          <w:i/>
          <w:noProof/>
        </w:rPr>
        <w:t xml:space="preserve"> et al.</w:t>
      </w:r>
      <w:r w:rsidRPr="00341804">
        <w:rPr>
          <w:noProof/>
        </w:rPr>
        <w:t xml:space="preserve"> Minimal information for studies of extracellular vesicles 2018 (MISEV2018): a position statement of the International Society for Extracellular Vesicles and update of the MISEV2014 guidelines. </w:t>
      </w:r>
      <w:r w:rsidRPr="00341804">
        <w:rPr>
          <w:i/>
          <w:noProof/>
        </w:rPr>
        <w:t>Journal of extracellular vesicles.</w:t>
      </w:r>
      <w:r w:rsidRPr="00341804">
        <w:rPr>
          <w:noProof/>
        </w:rPr>
        <w:t xml:space="preserve"> </w:t>
      </w:r>
      <w:r w:rsidRPr="00341804">
        <w:rPr>
          <w:b/>
          <w:noProof/>
        </w:rPr>
        <w:t>7</w:t>
      </w:r>
      <w:r w:rsidRPr="00341804">
        <w:rPr>
          <w:noProof/>
        </w:rPr>
        <w:t xml:space="preserve"> (1), 1535750, (2018).</w:t>
      </w:r>
    </w:p>
    <w:p w14:paraId="45743B59" w14:textId="77777777" w:rsidR="00341804" w:rsidRPr="00341804" w:rsidRDefault="00341804" w:rsidP="00341804">
      <w:pPr>
        <w:pStyle w:val="EndNoteBibliography"/>
        <w:ind w:left="720" w:hanging="720"/>
        <w:rPr>
          <w:noProof/>
        </w:rPr>
      </w:pPr>
      <w:r w:rsidRPr="00341804">
        <w:rPr>
          <w:noProof/>
        </w:rPr>
        <w:t>3</w:t>
      </w:r>
      <w:r w:rsidRPr="00341804">
        <w:rPr>
          <w:noProof/>
        </w:rPr>
        <w:tab/>
        <w:t>Zhou, E.</w:t>
      </w:r>
      <w:r w:rsidRPr="00341804">
        <w:rPr>
          <w:i/>
          <w:noProof/>
        </w:rPr>
        <w:t xml:space="preserve"> et al.</w:t>
      </w:r>
      <w:r w:rsidRPr="00341804">
        <w:rPr>
          <w:noProof/>
        </w:rPr>
        <w:t xml:space="preserve"> Circulating extracellular vesicles are effective biomarkers for predicting response to cancer therapy. </w:t>
      </w:r>
      <w:r w:rsidRPr="00341804">
        <w:rPr>
          <w:i/>
          <w:noProof/>
        </w:rPr>
        <w:t>EBioMedicine.</w:t>
      </w:r>
      <w:r w:rsidRPr="00341804">
        <w:rPr>
          <w:noProof/>
        </w:rPr>
        <w:t xml:space="preserve"> </w:t>
      </w:r>
      <w:r w:rsidRPr="00341804">
        <w:rPr>
          <w:b/>
          <w:noProof/>
        </w:rPr>
        <w:t>67</w:t>
      </w:r>
      <w:r w:rsidRPr="00341804">
        <w:rPr>
          <w:noProof/>
        </w:rPr>
        <w:t xml:space="preserve"> 103365, (2021).</w:t>
      </w:r>
    </w:p>
    <w:p w14:paraId="2F9F2FD0" w14:textId="77777777" w:rsidR="00341804" w:rsidRPr="00341804" w:rsidRDefault="00341804" w:rsidP="00341804">
      <w:pPr>
        <w:pStyle w:val="EndNoteBibliography"/>
        <w:ind w:left="720" w:hanging="720"/>
        <w:rPr>
          <w:noProof/>
        </w:rPr>
      </w:pPr>
      <w:r w:rsidRPr="00341804">
        <w:rPr>
          <w:noProof/>
        </w:rPr>
        <w:t>4</w:t>
      </w:r>
      <w:r w:rsidRPr="00341804">
        <w:rPr>
          <w:noProof/>
        </w:rPr>
        <w:tab/>
        <w:t>Peng, X. X.</w:t>
      </w:r>
      <w:r w:rsidRPr="00341804">
        <w:rPr>
          <w:i/>
          <w:noProof/>
        </w:rPr>
        <w:t xml:space="preserve"> et al.</w:t>
      </w:r>
      <w:r w:rsidRPr="00341804">
        <w:rPr>
          <w:noProof/>
        </w:rPr>
        <w:t xml:space="preserve"> Correlation of plasma exosomal microRNAs with the efficacy of immunotherapy in EGFR / ALK wild-type advanced non-small cell lung cancer. </w:t>
      </w:r>
      <w:r w:rsidRPr="00341804">
        <w:rPr>
          <w:i/>
          <w:noProof/>
        </w:rPr>
        <w:t>J Immunother Cancer.</w:t>
      </w:r>
      <w:r w:rsidRPr="00341804">
        <w:rPr>
          <w:noProof/>
        </w:rPr>
        <w:t xml:space="preserve"> </w:t>
      </w:r>
      <w:r w:rsidRPr="00341804">
        <w:rPr>
          <w:b/>
          <w:noProof/>
        </w:rPr>
        <w:t>8</w:t>
      </w:r>
      <w:r w:rsidRPr="00341804">
        <w:rPr>
          <w:noProof/>
        </w:rPr>
        <w:t xml:space="preserve"> (1), (2020).</w:t>
      </w:r>
    </w:p>
    <w:p w14:paraId="7A0BE12D" w14:textId="77777777" w:rsidR="00341804" w:rsidRPr="00341804" w:rsidRDefault="00341804" w:rsidP="00341804">
      <w:pPr>
        <w:pStyle w:val="EndNoteBibliography"/>
        <w:ind w:left="720" w:hanging="720"/>
        <w:rPr>
          <w:noProof/>
        </w:rPr>
      </w:pPr>
      <w:r w:rsidRPr="00341804">
        <w:rPr>
          <w:noProof/>
        </w:rPr>
        <w:t>5</w:t>
      </w:r>
      <w:r w:rsidRPr="00341804">
        <w:rPr>
          <w:noProof/>
        </w:rPr>
        <w:tab/>
        <w:t>Tesniere, A.</w:t>
      </w:r>
      <w:r w:rsidRPr="00341804">
        <w:rPr>
          <w:i/>
          <w:noProof/>
        </w:rPr>
        <w:t xml:space="preserve"> et al.</w:t>
      </w:r>
      <w:r w:rsidRPr="00341804">
        <w:rPr>
          <w:noProof/>
        </w:rPr>
        <w:t xml:space="preserve"> Immunogenic death of colon cancer cells treated with oxaliplatin. </w:t>
      </w:r>
      <w:r w:rsidRPr="00341804">
        <w:rPr>
          <w:i/>
          <w:noProof/>
        </w:rPr>
        <w:t>Oncogene.</w:t>
      </w:r>
      <w:r w:rsidRPr="00341804">
        <w:rPr>
          <w:noProof/>
        </w:rPr>
        <w:t xml:space="preserve"> </w:t>
      </w:r>
      <w:r w:rsidRPr="00341804">
        <w:rPr>
          <w:b/>
          <w:noProof/>
        </w:rPr>
        <w:t>29</w:t>
      </w:r>
      <w:r w:rsidRPr="00341804">
        <w:rPr>
          <w:noProof/>
        </w:rPr>
        <w:t xml:space="preserve"> (4), 482-491, (2010).</w:t>
      </w:r>
    </w:p>
    <w:p w14:paraId="75F1BF44" w14:textId="77777777" w:rsidR="00341804" w:rsidRPr="00341804" w:rsidRDefault="00341804" w:rsidP="00341804">
      <w:pPr>
        <w:pStyle w:val="EndNoteBibliography"/>
        <w:ind w:left="720" w:hanging="720"/>
        <w:rPr>
          <w:noProof/>
        </w:rPr>
      </w:pPr>
      <w:r w:rsidRPr="00341804">
        <w:rPr>
          <w:noProof/>
        </w:rPr>
        <w:t>6</w:t>
      </w:r>
      <w:r w:rsidRPr="00341804">
        <w:rPr>
          <w:noProof/>
        </w:rPr>
        <w:tab/>
        <w:t xml:space="preserve">Jeyaram, A., Jay, S. M. Preservation and Storage Stability of Extracellular Vesicles for Therapeutic Applications. </w:t>
      </w:r>
      <w:r w:rsidRPr="00341804">
        <w:rPr>
          <w:i/>
          <w:noProof/>
        </w:rPr>
        <w:t>The AAPS journal.</w:t>
      </w:r>
      <w:r w:rsidRPr="00341804">
        <w:rPr>
          <w:noProof/>
        </w:rPr>
        <w:t xml:space="preserve"> </w:t>
      </w:r>
      <w:r w:rsidRPr="00341804">
        <w:rPr>
          <w:b/>
          <w:noProof/>
        </w:rPr>
        <w:t>20</w:t>
      </w:r>
      <w:r w:rsidRPr="00341804">
        <w:rPr>
          <w:noProof/>
        </w:rPr>
        <w:t xml:space="preserve"> (1), 1, (2017).</w:t>
      </w:r>
    </w:p>
    <w:p w14:paraId="182447EF" w14:textId="77777777" w:rsidR="00341804" w:rsidRPr="00341804" w:rsidRDefault="00341804" w:rsidP="00341804">
      <w:pPr>
        <w:pStyle w:val="EndNoteBibliography"/>
        <w:ind w:left="720" w:hanging="720"/>
        <w:rPr>
          <w:noProof/>
        </w:rPr>
      </w:pPr>
      <w:r w:rsidRPr="00341804">
        <w:rPr>
          <w:noProof/>
        </w:rPr>
        <w:t>7</w:t>
      </w:r>
      <w:r w:rsidRPr="00341804">
        <w:rPr>
          <w:noProof/>
        </w:rPr>
        <w:tab/>
        <w:t>Teixeira, L. K.</w:t>
      </w:r>
      <w:r w:rsidRPr="00341804">
        <w:rPr>
          <w:i/>
          <w:noProof/>
        </w:rPr>
        <w:t xml:space="preserve"> et al.</w:t>
      </w:r>
      <w:r w:rsidRPr="00341804">
        <w:rPr>
          <w:noProof/>
        </w:rPr>
        <w:t xml:space="preserve"> IFN-gamma production by CD8+ T cells depends on NFAT1 transcription factor and regulates Th differentiation. </w:t>
      </w:r>
      <w:r w:rsidRPr="00341804">
        <w:rPr>
          <w:i/>
          <w:noProof/>
        </w:rPr>
        <w:t>Journal of immunology.</w:t>
      </w:r>
      <w:r w:rsidRPr="00341804">
        <w:rPr>
          <w:noProof/>
        </w:rPr>
        <w:t xml:space="preserve"> </w:t>
      </w:r>
      <w:r w:rsidRPr="00341804">
        <w:rPr>
          <w:b/>
          <w:noProof/>
        </w:rPr>
        <w:t>175</w:t>
      </w:r>
      <w:r w:rsidRPr="00341804">
        <w:rPr>
          <w:noProof/>
        </w:rPr>
        <w:t xml:space="preserve"> (9), 5931-5939, (2005).</w:t>
      </w:r>
    </w:p>
    <w:p w14:paraId="699DDBF2" w14:textId="77777777" w:rsidR="00341804" w:rsidRPr="00341804" w:rsidRDefault="00341804" w:rsidP="00341804">
      <w:pPr>
        <w:pStyle w:val="EndNoteBibliography"/>
        <w:ind w:left="720" w:hanging="720"/>
        <w:rPr>
          <w:noProof/>
        </w:rPr>
      </w:pPr>
      <w:r w:rsidRPr="00341804">
        <w:rPr>
          <w:noProof/>
        </w:rPr>
        <w:t>8</w:t>
      </w:r>
      <w:r w:rsidRPr="00341804">
        <w:rPr>
          <w:noProof/>
        </w:rPr>
        <w:tab/>
        <w:t xml:space="preserve">Fridman, W. H., Pages, F., Sautes-Fridman, C., Galon, J. The immune contexture in human tumours: impact on clinical outcome. </w:t>
      </w:r>
      <w:r w:rsidRPr="00341804">
        <w:rPr>
          <w:i/>
          <w:noProof/>
        </w:rPr>
        <w:t>Nature reviews. Cancer.</w:t>
      </w:r>
      <w:r w:rsidRPr="00341804">
        <w:rPr>
          <w:noProof/>
        </w:rPr>
        <w:t xml:space="preserve"> </w:t>
      </w:r>
      <w:r w:rsidRPr="00341804">
        <w:rPr>
          <w:b/>
          <w:noProof/>
        </w:rPr>
        <w:t>12</w:t>
      </w:r>
      <w:r w:rsidRPr="00341804">
        <w:rPr>
          <w:noProof/>
        </w:rPr>
        <w:t xml:space="preserve"> (4), 298-306, (2012).</w:t>
      </w:r>
    </w:p>
    <w:p w14:paraId="264ED036" w14:textId="77777777" w:rsidR="00341804" w:rsidRPr="00341804" w:rsidRDefault="00341804" w:rsidP="00341804">
      <w:pPr>
        <w:pStyle w:val="EndNoteBibliography"/>
        <w:ind w:left="720" w:hanging="720"/>
        <w:rPr>
          <w:noProof/>
        </w:rPr>
      </w:pPr>
      <w:r w:rsidRPr="00341804">
        <w:rPr>
          <w:noProof/>
        </w:rPr>
        <w:t>9</w:t>
      </w:r>
      <w:r w:rsidRPr="00341804">
        <w:rPr>
          <w:noProof/>
        </w:rPr>
        <w:tab/>
        <w:t xml:space="preserve">Bronte, V., Pittet, M. J. The spleen in local and systemic regulation of immunity. </w:t>
      </w:r>
      <w:r w:rsidRPr="00341804">
        <w:rPr>
          <w:i/>
          <w:noProof/>
        </w:rPr>
        <w:t>Immunity.</w:t>
      </w:r>
      <w:r w:rsidRPr="00341804">
        <w:rPr>
          <w:noProof/>
        </w:rPr>
        <w:t xml:space="preserve"> </w:t>
      </w:r>
      <w:r w:rsidRPr="00341804">
        <w:rPr>
          <w:b/>
          <w:noProof/>
        </w:rPr>
        <w:t>39</w:t>
      </w:r>
      <w:r w:rsidRPr="00341804">
        <w:rPr>
          <w:noProof/>
        </w:rPr>
        <w:t xml:space="preserve"> (5), 806-818, (2013).</w:t>
      </w:r>
    </w:p>
    <w:p w14:paraId="3AE08033" w14:textId="27FCBF97" w:rsidR="001916A0" w:rsidRDefault="00FB6416" w:rsidP="00647652">
      <w:pPr>
        <w:rPr>
          <w:i/>
          <w:iCs/>
          <w:lang w:val="en-US"/>
        </w:rPr>
      </w:pPr>
      <w:r w:rsidRPr="00341804">
        <w:rPr>
          <w:i/>
          <w:iCs/>
          <w:lang w:val="en-US"/>
        </w:rPr>
        <w:fldChar w:fldCharType="end"/>
      </w:r>
    </w:p>
    <w:p w14:paraId="05E93D0B" w14:textId="4AFCA86B" w:rsidR="001916A0" w:rsidRPr="00D0493E" w:rsidRDefault="001916A0" w:rsidP="00647652">
      <w:pPr>
        <w:rPr>
          <w:i/>
          <w:iCs/>
          <w:lang w:val="en-US"/>
        </w:rPr>
      </w:pPr>
    </w:p>
    <w:sectPr w:rsidR="001916A0" w:rsidRPr="00D0493E">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5AE12F" w14:textId="77777777" w:rsidR="00C01C20" w:rsidRDefault="00C01C20" w:rsidP="00230440">
      <w:r>
        <w:separator/>
      </w:r>
    </w:p>
  </w:endnote>
  <w:endnote w:type="continuationSeparator" w:id="0">
    <w:p w14:paraId="74776E29" w14:textId="77777777" w:rsidR="00C01C20" w:rsidRDefault="00C01C20" w:rsidP="002304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B43ECF" w14:textId="77777777" w:rsidR="00C01C20" w:rsidRDefault="00C01C20" w:rsidP="00230440">
      <w:r>
        <w:separator/>
      </w:r>
    </w:p>
  </w:footnote>
  <w:footnote w:type="continuationSeparator" w:id="0">
    <w:p w14:paraId="32F57033" w14:textId="77777777" w:rsidR="00C01C20" w:rsidRDefault="00C01C20" w:rsidP="0023044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BC29C8"/>
    <w:multiLevelType w:val="hybridMultilevel"/>
    <w:tmpl w:val="2F50866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8"/>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5exvt2vdtadpe25xrx2s5sfd2e0zexfrxs&quot;&gt;My EndNote Library&lt;record-ids&gt;&lt;item&gt;655&lt;/item&gt;&lt;item&gt;660&lt;/item&gt;&lt;item&gt;667&lt;/item&gt;&lt;item&gt;671&lt;/item&gt;&lt;item&gt;672&lt;/item&gt;&lt;item&gt;673&lt;/item&gt;&lt;item&gt;674&lt;/item&gt;&lt;item&gt;675&lt;/item&gt;&lt;item&gt;680&lt;/item&gt;&lt;/record-ids&gt;&lt;/item&gt;&lt;/Libraries&gt;"/>
  </w:docVars>
  <w:rsids>
    <w:rsidRoot w:val="00647652"/>
    <w:rsid w:val="00012C8A"/>
    <w:rsid w:val="000438C7"/>
    <w:rsid w:val="000875FF"/>
    <w:rsid w:val="000C2902"/>
    <w:rsid w:val="000C350C"/>
    <w:rsid w:val="000D5B54"/>
    <w:rsid w:val="00116637"/>
    <w:rsid w:val="001372A3"/>
    <w:rsid w:val="0013795A"/>
    <w:rsid w:val="001514F8"/>
    <w:rsid w:val="001916A0"/>
    <w:rsid w:val="001D6C02"/>
    <w:rsid w:val="001D7DD1"/>
    <w:rsid w:val="001F0BCB"/>
    <w:rsid w:val="002053A5"/>
    <w:rsid w:val="00213442"/>
    <w:rsid w:val="00223659"/>
    <w:rsid w:val="002237D1"/>
    <w:rsid w:val="00230440"/>
    <w:rsid w:val="002642AC"/>
    <w:rsid w:val="00265DE9"/>
    <w:rsid w:val="00290828"/>
    <w:rsid w:val="002A27D5"/>
    <w:rsid w:val="002A4320"/>
    <w:rsid w:val="002B07EB"/>
    <w:rsid w:val="002C4AA0"/>
    <w:rsid w:val="00340877"/>
    <w:rsid w:val="00341804"/>
    <w:rsid w:val="00343AE2"/>
    <w:rsid w:val="00356CF2"/>
    <w:rsid w:val="00376B68"/>
    <w:rsid w:val="00394497"/>
    <w:rsid w:val="003B780C"/>
    <w:rsid w:val="003D603F"/>
    <w:rsid w:val="003D60EC"/>
    <w:rsid w:val="003D7A46"/>
    <w:rsid w:val="0040336E"/>
    <w:rsid w:val="004064E1"/>
    <w:rsid w:val="004160F4"/>
    <w:rsid w:val="00417AD1"/>
    <w:rsid w:val="004349BF"/>
    <w:rsid w:val="0047007E"/>
    <w:rsid w:val="00472FD3"/>
    <w:rsid w:val="00493FAA"/>
    <w:rsid w:val="00496166"/>
    <w:rsid w:val="00496D83"/>
    <w:rsid w:val="004A1128"/>
    <w:rsid w:val="004C08B7"/>
    <w:rsid w:val="004C0BA0"/>
    <w:rsid w:val="004C4D00"/>
    <w:rsid w:val="004E745D"/>
    <w:rsid w:val="00540F52"/>
    <w:rsid w:val="00561F96"/>
    <w:rsid w:val="0056311D"/>
    <w:rsid w:val="005C4A30"/>
    <w:rsid w:val="005D53F4"/>
    <w:rsid w:val="005D5E46"/>
    <w:rsid w:val="0060027D"/>
    <w:rsid w:val="00600789"/>
    <w:rsid w:val="0060245D"/>
    <w:rsid w:val="00615E15"/>
    <w:rsid w:val="00625A91"/>
    <w:rsid w:val="00635C57"/>
    <w:rsid w:val="00642ABD"/>
    <w:rsid w:val="00647652"/>
    <w:rsid w:val="00670DC7"/>
    <w:rsid w:val="006B4AB1"/>
    <w:rsid w:val="006C328C"/>
    <w:rsid w:val="006D2908"/>
    <w:rsid w:val="006F4A83"/>
    <w:rsid w:val="006F66F2"/>
    <w:rsid w:val="00730068"/>
    <w:rsid w:val="00750AA8"/>
    <w:rsid w:val="00760EDB"/>
    <w:rsid w:val="007A0414"/>
    <w:rsid w:val="007C6A6F"/>
    <w:rsid w:val="007E33B2"/>
    <w:rsid w:val="008164DA"/>
    <w:rsid w:val="00824C51"/>
    <w:rsid w:val="008438C0"/>
    <w:rsid w:val="00863C9A"/>
    <w:rsid w:val="00886407"/>
    <w:rsid w:val="00891D32"/>
    <w:rsid w:val="008C7346"/>
    <w:rsid w:val="008C77CE"/>
    <w:rsid w:val="008D3D2E"/>
    <w:rsid w:val="008D4B67"/>
    <w:rsid w:val="008D5A67"/>
    <w:rsid w:val="008E589A"/>
    <w:rsid w:val="008E5E1D"/>
    <w:rsid w:val="008E60BC"/>
    <w:rsid w:val="008F5059"/>
    <w:rsid w:val="00920AD2"/>
    <w:rsid w:val="009428FD"/>
    <w:rsid w:val="00946D0E"/>
    <w:rsid w:val="00974647"/>
    <w:rsid w:val="0098515D"/>
    <w:rsid w:val="00987408"/>
    <w:rsid w:val="00994D24"/>
    <w:rsid w:val="00997C9C"/>
    <w:rsid w:val="009A34AD"/>
    <w:rsid w:val="009A4494"/>
    <w:rsid w:val="00A16EC2"/>
    <w:rsid w:val="00A218FF"/>
    <w:rsid w:val="00A23492"/>
    <w:rsid w:val="00A24DF3"/>
    <w:rsid w:val="00A92D3C"/>
    <w:rsid w:val="00B129FC"/>
    <w:rsid w:val="00B254B8"/>
    <w:rsid w:val="00B30825"/>
    <w:rsid w:val="00B4119D"/>
    <w:rsid w:val="00B52113"/>
    <w:rsid w:val="00B55B05"/>
    <w:rsid w:val="00B80C5C"/>
    <w:rsid w:val="00B85DB0"/>
    <w:rsid w:val="00BB3AB1"/>
    <w:rsid w:val="00BD3E28"/>
    <w:rsid w:val="00BD6444"/>
    <w:rsid w:val="00C01C20"/>
    <w:rsid w:val="00C25B51"/>
    <w:rsid w:val="00C30D02"/>
    <w:rsid w:val="00C43527"/>
    <w:rsid w:val="00CD7456"/>
    <w:rsid w:val="00CE2D90"/>
    <w:rsid w:val="00D0493E"/>
    <w:rsid w:val="00D053C0"/>
    <w:rsid w:val="00D06102"/>
    <w:rsid w:val="00D176B6"/>
    <w:rsid w:val="00D30961"/>
    <w:rsid w:val="00D42E67"/>
    <w:rsid w:val="00D67623"/>
    <w:rsid w:val="00D727D1"/>
    <w:rsid w:val="00D97C14"/>
    <w:rsid w:val="00DB4801"/>
    <w:rsid w:val="00DC193F"/>
    <w:rsid w:val="00DC214B"/>
    <w:rsid w:val="00DE19CF"/>
    <w:rsid w:val="00DE476E"/>
    <w:rsid w:val="00DF4161"/>
    <w:rsid w:val="00DF7281"/>
    <w:rsid w:val="00E12991"/>
    <w:rsid w:val="00E64559"/>
    <w:rsid w:val="00E721A9"/>
    <w:rsid w:val="00E830F7"/>
    <w:rsid w:val="00EA63A6"/>
    <w:rsid w:val="00ED093F"/>
    <w:rsid w:val="00ED235E"/>
    <w:rsid w:val="00EE283F"/>
    <w:rsid w:val="00F106F2"/>
    <w:rsid w:val="00F32CD6"/>
    <w:rsid w:val="00F50222"/>
    <w:rsid w:val="00F50A43"/>
    <w:rsid w:val="00F7271E"/>
    <w:rsid w:val="00F80E9F"/>
    <w:rsid w:val="00FA0B33"/>
    <w:rsid w:val="00FA404A"/>
    <w:rsid w:val="00FA6CF1"/>
    <w:rsid w:val="00FB6416"/>
    <w:rsid w:val="00FE2B85"/>
    <w:rsid w:val="00FE47FF"/>
    <w:rsid w:val="00FE6BBE"/>
    <w:rsid w:val="00FE7AA2"/>
    <w:rsid w:val="00FF5FA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4F75B1"/>
  <w15:docId w15:val="{C480DD16-97AE-E04A-A5BD-7CC45EF2DD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647652"/>
    <w:pPr>
      <w:ind w:left="720"/>
      <w:contextualSpacing/>
    </w:pPr>
  </w:style>
  <w:style w:type="paragraph" w:customStyle="1" w:styleId="EndNoteBibliographyTitle">
    <w:name w:val="EndNote Bibliography Title"/>
    <w:basedOn w:val="Standard"/>
    <w:link w:val="EndNoteBibliographyTitleZchn"/>
    <w:rsid w:val="00FB6416"/>
    <w:pPr>
      <w:jc w:val="center"/>
    </w:pPr>
    <w:rPr>
      <w:rFonts w:ascii="Calibri" w:hAnsi="Calibri" w:cs="Calibri"/>
      <w:lang w:val="en-US"/>
    </w:rPr>
  </w:style>
  <w:style w:type="character" w:customStyle="1" w:styleId="EndNoteBibliographyTitleZchn">
    <w:name w:val="EndNote Bibliography Title Zchn"/>
    <w:basedOn w:val="Absatz-Standardschriftart"/>
    <w:link w:val="EndNoteBibliographyTitle"/>
    <w:rsid w:val="00FB6416"/>
    <w:rPr>
      <w:rFonts w:ascii="Calibri" w:hAnsi="Calibri" w:cs="Calibri"/>
      <w:lang w:val="en-US"/>
    </w:rPr>
  </w:style>
  <w:style w:type="paragraph" w:customStyle="1" w:styleId="EndNoteBibliography">
    <w:name w:val="EndNote Bibliography"/>
    <w:basedOn w:val="Standard"/>
    <w:link w:val="EndNoteBibliographyZchn"/>
    <w:rsid w:val="00FB6416"/>
    <w:rPr>
      <w:rFonts w:ascii="Calibri" w:hAnsi="Calibri" w:cs="Calibri"/>
      <w:lang w:val="en-US"/>
    </w:rPr>
  </w:style>
  <w:style w:type="character" w:customStyle="1" w:styleId="EndNoteBibliographyZchn">
    <w:name w:val="EndNote Bibliography Zchn"/>
    <w:basedOn w:val="Absatz-Standardschriftart"/>
    <w:link w:val="EndNoteBibliography"/>
    <w:rsid w:val="00FB6416"/>
    <w:rPr>
      <w:rFonts w:ascii="Calibri" w:hAnsi="Calibri" w:cs="Calibri"/>
      <w:lang w:val="en-US"/>
    </w:rPr>
  </w:style>
  <w:style w:type="paragraph" w:styleId="Kopfzeile">
    <w:name w:val="header"/>
    <w:basedOn w:val="Standard"/>
    <w:link w:val="KopfzeileZchn"/>
    <w:uiPriority w:val="99"/>
    <w:unhideWhenUsed/>
    <w:rsid w:val="00230440"/>
    <w:pPr>
      <w:tabs>
        <w:tab w:val="center" w:pos="4536"/>
        <w:tab w:val="right" w:pos="9072"/>
      </w:tabs>
    </w:pPr>
  </w:style>
  <w:style w:type="character" w:customStyle="1" w:styleId="KopfzeileZchn">
    <w:name w:val="Kopfzeile Zchn"/>
    <w:basedOn w:val="Absatz-Standardschriftart"/>
    <w:link w:val="Kopfzeile"/>
    <w:uiPriority w:val="99"/>
    <w:rsid w:val="00230440"/>
  </w:style>
  <w:style w:type="paragraph" w:styleId="Fuzeile">
    <w:name w:val="footer"/>
    <w:basedOn w:val="Standard"/>
    <w:link w:val="FuzeileZchn"/>
    <w:uiPriority w:val="99"/>
    <w:unhideWhenUsed/>
    <w:rsid w:val="00230440"/>
    <w:pPr>
      <w:tabs>
        <w:tab w:val="center" w:pos="4536"/>
        <w:tab w:val="right" w:pos="9072"/>
      </w:tabs>
    </w:pPr>
  </w:style>
  <w:style w:type="character" w:customStyle="1" w:styleId="FuzeileZchn">
    <w:name w:val="Fußzeile Zchn"/>
    <w:basedOn w:val="Absatz-Standardschriftart"/>
    <w:link w:val="Fuzeile"/>
    <w:uiPriority w:val="99"/>
    <w:rsid w:val="00230440"/>
  </w:style>
  <w:style w:type="character" w:styleId="Hyperlink">
    <w:name w:val="Hyperlink"/>
    <w:basedOn w:val="Absatz-Standardschriftart"/>
    <w:uiPriority w:val="99"/>
    <w:unhideWhenUsed/>
    <w:rsid w:val="00B254B8"/>
    <w:rPr>
      <w:color w:val="0563C1" w:themeColor="hyperlink"/>
      <w:u w:val="single"/>
    </w:rPr>
  </w:style>
  <w:style w:type="character" w:styleId="NichtaufgelsteErwhnung">
    <w:name w:val="Unresolved Mention"/>
    <w:basedOn w:val="Absatz-Standardschriftart"/>
    <w:uiPriority w:val="99"/>
    <w:semiHidden/>
    <w:unhideWhenUsed/>
    <w:rsid w:val="00B254B8"/>
    <w:rPr>
      <w:color w:val="605E5C"/>
      <w:shd w:val="clear" w:color="auto" w:fill="E1DFDD"/>
    </w:rPr>
  </w:style>
  <w:style w:type="character" w:styleId="Kommentarzeichen">
    <w:name w:val="annotation reference"/>
    <w:basedOn w:val="Absatz-Standardschriftart"/>
    <w:uiPriority w:val="99"/>
    <w:semiHidden/>
    <w:unhideWhenUsed/>
    <w:rsid w:val="00D06102"/>
    <w:rPr>
      <w:sz w:val="16"/>
      <w:szCs w:val="16"/>
    </w:rPr>
  </w:style>
  <w:style w:type="paragraph" w:styleId="Kommentartext">
    <w:name w:val="annotation text"/>
    <w:basedOn w:val="Standard"/>
    <w:link w:val="KommentartextZchn"/>
    <w:uiPriority w:val="99"/>
    <w:semiHidden/>
    <w:unhideWhenUsed/>
    <w:rsid w:val="00D06102"/>
    <w:rPr>
      <w:sz w:val="20"/>
      <w:szCs w:val="20"/>
    </w:rPr>
  </w:style>
  <w:style w:type="character" w:customStyle="1" w:styleId="KommentartextZchn">
    <w:name w:val="Kommentartext Zchn"/>
    <w:basedOn w:val="Absatz-Standardschriftart"/>
    <w:link w:val="Kommentartext"/>
    <w:uiPriority w:val="99"/>
    <w:semiHidden/>
    <w:rsid w:val="00D06102"/>
    <w:rPr>
      <w:sz w:val="20"/>
      <w:szCs w:val="20"/>
    </w:rPr>
  </w:style>
  <w:style w:type="paragraph" w:styleId="Kommentarthema">
    <w:name w:val="annotation subject"/>
    <w:basedOn w:val="Kommentartext"/>
    <w:next w:val="Kommentartext"/>
    <w:link w:val="KommentarthemaZchn"/>
    <w:uiPriority w:val="99"/>
    <w:semiHidden/>
    <w:unhideWhenUsed/>
    <w:rsid w:val="00D06102"/>
    <w:rPr>
      <w:b/>
      <w:bCs/>
    </w:rPr>
  </w:style>
  <w:style w:type="character" w:customStyle="1" w:styleId="KommentarthemaZchn">
    <w:name w:val="Kommentarthema Zchn"/>
    <w:basedOn w:val="KommentartextZchn"/>
    <w:link w:val="Kommentarthema"/>
    <w:uiPriority w:val="99"/>
    <w:semiHidden/>
    <w:rsid w:val="00D0610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977655">
      <w:bodyDiv w:val="1"/>
      <w:marLeft w:val="0"/>
      <w:marRight w:val="0"/>
      <w:marTop w:val="0"/>
      <w:marBottom w:val="0"/>
      <w:divBdr>
        <w:top w:val="none" w:sz="0" w:space="0" w:color="auto"/>
        <w:left w:val="none" w:sz="0" w:space="0" w:color="auto"/>
        <w:bottom w:val="none" w:sz="0" w:space="0" w:color="auto"/>
        <w:right w:val="none" w:sz="0" w:space="0" w:color="auto"/>
      </w:divBdr>
    </w:div>
    <w:div w:id="110591133">
      <w:bodyDiv w:val="1"/>
      <w:marLeft w:val="0"/>
      <w:marRight w:val="0"/>
      <w:marTop w:val="0"/>
      <w:marBottom w:val="0"/>
      <w:divBdr>
        <w:top w:val="none" w:sz="0" w:space="0" w:color="auto"/>
        <w:left w:val="none" w:sz="0" w:space="0" w:color="auto"/>
        <w:bottom w:val="none" w:sz="0" w:space="0" w:color="auto"/>
        <w:right w:val="none" w:sz="0" w:space="0" w:color="auto"/>
      </w:divBdr>
    </w:div>
    <w:div w:id="151914054">
      <w:bodyDiv w:val="1"/>
      <w:marLeft w:val="0"/>
      <w:marRight w:val="0"/>
      <w:marTop w:val="0"/>
      <w:marBottom w:val="0"/>
      <w:divBdr>
        <w:top w:val="none" w:sz="0" w:space="0" w:color="auto"/>
        <w:left w:val="none" w:sz="0" w:space="0" w:color="auto"/>
        <w:bottom w:val="none" w:sz="0" w:space="0" w:color="auto"/>
        <w:right w:val="none" w:sz="0" w:space="0" w:color="auto"/>
      </w:divBdr>
    </w:div>
    <w:div w:id="155726235">
      <w:bodyDiv w:val="1"/>
      <w:marLeft w:val="0"/>
      <w:marRight w:val="0"/>
      <w:marTop w:val="0"/>
      <w:marBottom w:val="0"/>
      <w:divBdr>
        <w:top w:val="none" w:sz="0" w:space="0" w:color="auto"/>
        <w:left w:val="none" w:sz="0" w:space="0" w:color="auto"/>
        <w:bottom w:val="none" w:sz="0" w:space="0" w:color="auto"/>
        <w:right w:val="none" w:sz="0" w:space="0" w:color="auto"/>
      </w:divBdr>
    </w:div>
    <w:div w:id="219098489">
      <w:bodyDiv w:val="1"/>
      <w:marLeft w:val="0"/>
      <w:marRight w:val="0"/>
      <w:marTop w:val="0"/>
      <w:marBottom w:val="0"/>
      <w:divBdr>
        <w:top w:val="none" w:sz="0" w:space="0" w:color="auto"/>
        <w:left w:val="none" w:sz="0" w:space="0" w:color="auto"/>
        <w:bottom w:val="none" w:sz="0" w:space="0" w:color="auto"/>
        <w:right w:val="none" w:sz="0" w:space="0" w:color="auto"/>
      </w:divBdr>
    </w:div>
    <w:div w:id="236090846">
      <w:bodyDiv w:val="1"/>
      <w:marLeft w:val="0"/>
      <w:marRight w:val="0"/>
      <w:marTop w:val="0"/>
      <w:marBottom w:val="0"/>
      <w:divBdr>
        <w:top w:val="none" w:sz="0" w:space="0" w:color="auto"/>
        <w:left w:val="none" w:sz="0" w:space="0" w:color="auto"/>
        <w:bottom w:val="none" w:sz="0" w:space="0" w:color="auto"/>
        <w:right w:val="none" w:sz="0" w:space="0" w:color="auto"/>
      </w:divBdr>
    </w:div>
    <w:div w:id="399669184">
      <w:bodyDiv w:val="1"/>
      <w:marLeft w:val="0"/>
      <w:marRight w:val="0"/>
      <w:marTop w:val="0"/>
      <w:marBottom w:val="0"/>
      <w:divBdr>
        <w:top w:val="none" w:sz="0" w:space="0" w:color="auto"/>
        <w:left w:val="none" w:sz="0" w:space="0" w:color="auto"/>
        <w:bottom w:val="none" w:sz="0" w:space="0" w:color="auto"/>
        <w:right w:val="none" w:sz="0" w:space="0" w:color="auto"/>
      </w:divBdr>
    </w:div>
    <w:div w:id="428937916">
      <w:bodyDiv w:val="1"/>
      <w:marLeft w:val="0"/>
      <w:marRight w:val="0"/>
      <w:marTop w:val="0"/>
      <w:marBottom w:val="0"/>
      <w:divBdr>
        <w:top w:val="none" w:sz="0" w:space="0" w:color="auto"/>
        <w:left w:val="none" w:sz="0" w:space="0" w:color="auto"/>
        <w:bottom w:val="none" w:sz="0" w:space="0" w:color="auto"/>
        <w:right w:val="none" w:sz="0" w:space="0" w:color="auto"/>
      </w:divBdr>
    </w:div>
    <w:div w:id="495002577">
      <w:bodyDiv w:val="1"/>
      <w:marLeft w:val="0"/>
      <w:marRight w:val="0"/>
      <w:marTop w:val="0"/>
      <w:marBottom w:val="0"/>
      <w:divBdr>
        <w:top w:val="none" w:sz="0" w:space="0" w:color="auto"/>
        <w:left w:val="none" w:sz="0" w:space="0" w:color="auto"/>
        <w:bottom w:val="none" w:sz="0" w:space="0" w:color="auto"/>
        <w:right w:val="none" w:sz="0" w:space="0" w:color="auto"/>
      </w:divBdr>
    </w:div>
    <w:div w:id="750539189">
      <w:bodyDiv w:val="1"/>
      <w:marLeft w:val="0"/>
      <w:marRight w:val="0"/>
      <w:marTop w:val="0"/>
      <w:marBottom w:val="0"/>
      <w:divBdr>
        <w:top w:val="none" w:sz="0" w:space="0" w:color="auto"/>
        <w:left w:val="none" w:sz="0" w:space="0" w:color="auto"/>
        <w:bottom w:val="none" w:sz="0" w:space="0" w:color="auto"/>
        <w:right w:val="none" w:sz="0" w:space="0" w:color="auto"/>
      </w:divBdr>
    </w:div>
    <w:div w:id="858200554">
      <w:bodyDiv w:val="1"/>
      <w:marLeft w:val="0"/>
      <w:marRight w:val="0"/>
      <w:marTop w:val="0"/>
      <w:marBottom w:val="0"/>
      <w:divBdr>
        <w:top w:val="none" w:sz="0" w:space="0" w:color="auto"/>
        <w:left w:val="none" w:sz="0" w:space="0" w:color="auto"/>
        <w:bottom w:val="none" w:sz="0" w:space="0" w:color="auto"/>
        <w:right w:val="none" w:sz="0" w:space="0" w:color="auto"/>
      </w:divBdr>
    </w:div>
    <w:div w:id="897007956">
      <w:bodyDiv w:val="1"/>
      <w:marLeft w:val="0"/>
      <w:marRight w:val="0"/>
      <w:marTop w:val="0"/>
      <w:marBottom w:val="0"/>
      <w:divBdr>
        <w:top w:val="none" w:sz="0" w:space="0" w:color="auto"/>
        <w:left w:val="none" w:sz="0" w:space="0" w:color="auto"/>
        <w:bottom w:val="none" w:sz="0" w:space="0" w:color="auto"/>
        <w:right w:val="none" w:sz="0" w:space="0" w:color="auto"/>
      </w:divBdr>
    </w:div>
    <w:div w:id="960959501">
      <w:bodyDiv w:val="1"/>
      <w:marLeft w:val="0"/>
      <w:marRight w:val="0"/>
      <w:marTop w:val="0"/>
      <w:marBottom w:val="0"/>
      <w:divBdr>
        <w:top w:val="none" w:sz="0" w:space="0" w:color="auto"/>
        <w:left w:val="none" w:sz="0" w:space="0" w:color="auto"/>
        <w:bottom w:val="none" w:sz="0" w:space="0" w:color="auto"/>
        <w:right w:val="none" w:sz="0" w:space="0" w:color="auto"/>
      </w:divBdr>
    </w:div>
    <w:div w:id="1067341824">
      <w:bodyDiv w:val="1"/>
      <w:marLeft w:val="0"/>
      <w:marRight w:val="0"/>
      <w:marTop w:val="0"/>
      <w:marBottom w:val="0"/>
      <w:divBdr>
        <w:top w:val="none" w:sz="0" w:space="0" w:color="auto"/>
        <w:left w:val="none" w:sz="0" w:space="0" w:color="auto"/>
        <w:bottom w:val="none" w:sz="0" w:space="0" w:color="auto"/>
        <w:right w:val="none" w:sz="0" w:space="0" w:color="auto"/>
      </w:divBdr>
    </w:div>
    <w:div w:id="1224218523">
      <w:bodyDiv w:val="1"/>
      <w:marLeft w:val="0"/>
      <w:marRight w:val="0"/>
      <w:marTop w:val="0"/>
      <w:marBottom w:val="0"/>
      <w:divBdr>
        <w:top w:val="none" w:sz="0" w:space="0" w:color="auto"/>
        <w:left w:val="none" w:sz="0" w:space="0" w:color="auto"/>
        <w:bottom w:val="none" w:sz="0" w:space="0" w:color="auto"/>
        <w:right w:val="none" w:sz="0" w:space="0" w:color="auto"/>
      </w:divBdr>
    </w:div>
    <w:div w:id="1353190379">
      <w:bodyDiv w:val="1"/>
      <w:marLeft w:val="0"/>
      <w:marRight w:val="0"/>
      <w:marTop w:val="0"/>
      <w:marBottom w:val="0"/>
      <w:divBdr>
        <w:top w:val="none" w:sz="0" w:space="0" w:color="auto"/>
        <w:left w:val="none" w:sz="0" w:space="0" w:color="auto"/>
        <w:bottom w:val="none" w:sz="0" w:space="0" w:color="auto"/>
        <w:right w:val="none" w:sz="0" w:space="0" w:color="auto"/>
      </w:divBdr>
    </w:div>
    <w:div w:id="1678924400">
      <w:bodyDiv w:val="1"/>
      <w:marLeft w:val="0"/>
      <w:marRight w:val="0"/>
      <w:marTop w:val="0"/>
      <w:marBottom w:val="0"/>
      <w:divBdr>
        <w:top w:val="none" w:sz="0" w:space="0" w:color="auto"/>
        <w:left w:val="none" w:sz="0" w:space="0" w:color="auto"/>
        <w:bottom w:val="none" w:sz="0" w:space="0" w:color="auto"/>
        <w:right w:val="none" w:sz="0" w:space="0" w:color="auto"/>
      </w:divBdr>
    </w:div>
    <w:div w:id="1759053728">
      <w:bodyDiv w:val="1"/>
      <w:marLeft w:val="0"/>
      <w:marRight w:val="0"/>
      <w:marTop w:val="0"/>
      <w:marBottom w:val="0"/>
      <w:divBdr>
        <w:top w:val="none" w:sz="0" w:space="0" w:color="auto"/>
        <w:left w:val="none" w:sz="0" w:space="0" w:color="auto"/>
        <w:bottom w:val="none" w:sz="0" w:space="0" w:color="auto"/>
        <w:right w:val="none" w:sz="0" w:space="0" w:color="auto"/>
      </w:divBdr>
    </w:div>
    <w:div w:id="1804730530">
      <w:bodyDiv w:val="1"/>
      <w:marLeft w:val="0"/>
      <w:marRight w:val="0"/>
      <w:marTop w:val="0"/>
      <w:marBottom w:val="0"/>
      <w:divBdr>
        <w:top w:val="none" w:sz="0" w:space="0" w:color="auto"/>
        <w:left w:val="none" w:sz="0" w:space="0" w:color="auto"/>
        <w:bottom w:val="none" w:sz="0" w:space="0" w:color="auto"/>
        <w:right w:val="none" w:sz="0" w:space="0" w:color="auto"/>
      </w:divBdr>
    </w:div>
    <w:div w:id="19730517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5789</Words>
  <Characters>36472</Characters>
  <Application>Microsoft Office Word</Application>
  <DocSecurity>0</DocSecurity>
  <Lines>303</Lines>
  <Paragraphs>8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2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89dib</dc:creator>
  <cp:keywords/>
  <dc:description/>
  <cp:lastModifiedBy>ga89dib</cp:lastModifiedBy>
  <cp:revision>8</cp:revision>
  <dcterms:created xsi:type="dcterms:W3CDTF">2021-07-28T16:30:00Z</dcterms:created>
  <dcterms:modified xsi:type="dcterms:W3CDTF">2021-07-29T16:08:00Z</dcterms:modified>
</cp:coreProperties>
</file>